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072C604A" w:rsidR="009D2C96" w:rsidRPr="00AA0983" w:rsidRDefault="00AA0983" w:rsidP="003B5BE3">
      <w:pPr>
        <w:pStyle w:val="Title"/>
        <w:spacing w:line="360" w:lineRule="auto"/>
        <w:jc w:val="center"/>
        <w:rPr>
          <w:rFonts w:ascii="Times New Roman" w:hAnsi="Times New Roman" w:cs="Times New Roman"/>
          <w:sz w:val="36"/>
          <w:szCs w:val="36"/>
        </w:rPr>
      </w:pPr>
      <w:r w:rsidRPr="00AA0983">
        <w:rPr>
          <w:rFonts w:ascii="Times New Roman" w:hAnsi="Times New Roman" w:cs="Times New Roman"/>
          <w:sz w:val="36"/>
          <w:szCs w:val="36"/>
        </w:rPr>
        <w:t>Investigating the small to target the big</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1689F351"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Susan Coort</w:t>
      </w:r>
    </w:p>
    <w:p w14:paraId="7347F0B3" w14:textId="04FAE630"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r w:rsidRPr="003B5BE3">
        <w:rPr>
          <w:rFonts w:ascii="Times New Roman" w:hAnsi="Times New Roman" w:cs="Times New Roman"/>
          <w:sz w:val="24"/>
          <w:szCs w:val="24"/>
          <w:lang w:val="en-US"/>
        </w:rPr>
        <w:t xml:space="preserve">Kutmon </w:t>
      </w:r>
    </w:p>
    <w:p w14:paraId="27C14281" w14:textId="72B3B606"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BiGCAT)</w:t>
      </w:r>
      <w:commentRangeEnd w:id="0"/>
      <w:r w:rsidR="00D857AF">
        <w:rPr>
          <w:rStyle w:val="CommentReference"/>
          <w:rFonts w:eastAsiaTheme="minorHAnsi"/>
          <w:lang w:val="en-GB" w:eastAsia="en-US"/>
        </w:rPr>
        <w:commentReference w:id="0"/>
      </w:r>
    </w:p>
    <w:p w14:paraId="3C211CA4" w14:textId="36A24AD5"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47DC7130" w14:textId="0D60A9E7" w:rsidR="001F5BA6" w:rsidRPr="001F5BA6" w:rsidRDefault="00436ACA">
          <w:pPr>
            <w:pStyle w:val="TOC2"/>
            <w:tabs>
              <w:tab w:val="right" w:leader="dot" w:pos="9016"/>
            </w:tabs>
            <w:rPr>
              <w:rFonts w:ascii="Times New Roman" w:eastAsiaTheme="minorEastAsia" w:hAnsi="Times New Roman" w:cs="Times New Roman"/>
              <w:noProof/>
              <w:sz w:val="24"/>
              <w:szCs w:val="24"/>
              <w:lang w:eastAsia="en-GB"/>
            </w:rPr>
          </w:pPr>
          <w:r w:rsidRPr="001F5BA6">
            <w:rPr>
              <w:rFonts w:ascii="Times New Roman" w:hAnsi="Times New Roman" w:cs="Times New Roman"/>
              <w:sz w:val="24"/>
              <w:szCs w:val="24"/>
            </w:rPr>
            <w:fldChar w:fldCharType="begin"/>
          </w:r>
          <w:r w:rsidRPr="001F5BA6">
            <w:rPr>
              <w:rFonts w:ascii="Times New Roman" w:hAnsi="Times New Roman" w:cs="Times New Roman"/>
              <w:sz w:val="24"/>
              <w:szCs w:val="24"/>
            </w:rPr>
            <w:instrText xml:space="preserve"> TOC \o "1-3" \h \z \u </w:instrText>
          </w:r>
          <w:r w:rsidRPr="001F5BA6">
            <w:rPr>
              <w:rFonts w:ascii="Times New Roman" w:hAnsi="Times New Roman" w:cs="Times New Roman"/>
              <w:sz w:val="24"/>
              <w:szCs w:val="24"/>
            </w:rPr>
            <w:fldChar w:fldCharType="separate"/>
          </w:r>
          <w:hyperlink w:anchor="_Toc44335337" w:history="1">
            <w:r w:rsidR="001F5BA6" w:rsidRPr="001F5BA6">
              <w:rPr>
                <w:rStyle w:val="Hyperlink"/>
                <w:rFonts w:ascii="Times New Roman" w:hAnsi="Times New Roman" w:cs="Times New Roman"/>
                <w:noProof/>
                <w:color w:val="auto"/>
                <w:sz w:val="24"/>
                <w:szCs w:val="24"/>
              </w:rPr>
              <w:t>Abstrac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w:t>
            </w:r>
            <w:r w:rsidR="001F5BA6" w:rsidRPr="001F5BA6">
              <w:rPr>
                <w:rFonts w:ascii="Times New Roman" w:hAnsi="Times New Roman" w:cs="Times New Roman"/>
                <w:noProof/>
                <w:webHidden/>
                <w:sz w:val="24"/>
                <w:szCs w:val="24"/>
              </w:rPr>
              <w:fldChar w:fldCharType="end"/>
            </w:r>
          </w:hyperlink>
        </w:p>
        <w:p w14:paraId="6EEF1AF9" w14:textId="7635867C"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38" w:history="1">
            <w:r w:rsidRPr="001F5BA6">
              <w:rPr>
                <w:rStyle w:val="Hyperlink"/>
                <w:rFonts w:ascii="Times New Roman" w:hAnsi="Times New Roman" w:cs="Times New Roman"/>
                <w:noProof/>
                <w:color w:val="auto"/>
                <w:sz w:val="24"/>
                <w:szCs w:val="24"/>
              </w:rPr>
              <w:t>Introduction </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38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3</w:t>
            </w:r>
            <w:r w:rsidRPr="001F5BA6">
              <w:rPr>
                <w:rFonts w:ascii="Times New Roman" w:hAnsi="Times New Roman" w:cs="Times New Roman"/>
                <w:noProof/>
                <w:webHidden/>
                <w:sz w:val="24"/>
                <w:szCs w:val="24"/>
              </w:rPr>
              <w:fldChar w:fldCharType="end"/>
            </w:r>
          </w:hyperlink>
        </w:p>
        <w:p w14:paraId="65EAA8CF" w14:textId="4E3AE499"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39" w:history="1">
            <w:r w:rsidRPr="001F5BA6">
              <w:rPr>
                <w:rStyle w:val="Hyperlink"/>
                <w:rFonts w:ascii="Times New Roman" w:hAnsi="Times New Roman" w:cs="Times New Roman"/>
                <w:noProof/>
                <w:color w:val="auto"/>
                <w:sz w:val="24"/>
                <w:szCs w:val="24"/>
                <w:lang w:eastAsia="en-GB"/>
              </w:rPr>
              <w:t xml:space="preserve">Materials and Methods </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39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5</w:t>
            </w:r>
            <w:r w:rsidRPr="001F5BA6">
              <w:rPr>
                <w:rFonts w:ascii="Times New Roman" w:hAnsi="Times New Roman" w:cs="Times New Roman"/>
                <w:noProof/>
                <w:webHidden/>
                <w:sz w:val="24"/>
                <w:szCs w:val="24"/>
              </w:rPr>
              <w:fldChar w:fldCharType="end"/>
            </w:r>
          </w:hyperlink>
        </w:p>
        <w:p w14:paraId="765AEBD5" w14:textId="14CADA9F" w:rsidR="001F5BA6" w:rsidRPr="001F5BA6" w:rsidRDefault="001F5BA6">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0" w:history="1">
            <w:r w:rsidRPr="001F5BA6">
              <w:rPr>
                <w:rStyle w:val="Hyperlink"/>
                <w:rFonts w:ascii="Times New Roman" w:eastAsia="Times New Roman" w:hAnsi="Times New Roman" w:cs="Times New Roman"/>
                <w:noProof/>
                <w:color w:val="auto"/>
                <w:sz w:val="24"/>
                <w:szCs w:val="24"/>
                <w:lang w:eastAsia="en-GB"/>
              </w:rPr>
              <w:t>1.</w:t>
            </w:r>
            <w:r w:rsidRPr="001F5BA6">
              <w:rPr>
                <w:rFonts w:ascii="Times New Roman" w:eastAsiaTheme="minorEastAsia" w:hAnsi="Times New Roman" w:cs="Times New Roman"/>
                <w:noProof/>
                <w:sz w:val="24"/>
                <w:szCs w:val="24"/>
                <w:lang w:eastAsia="en-GB"/>
              </w:rPr>
              <w:tab/>
            </w:r>
            <w:r w:rsidRPr="001F5BA6">
              <w:rPr>
                <w:rStyle w:val="Hyperlink"/>
                <w:rFonts w:ascii="Times New Roman" w:eastAsia="Times New Roman" w:hAnsi="Times New Roman" w:cs="Times New Roman"/>
                <w:i/>
                <w:iCs/>
                <w:noProof/>
                <w:color w:val="auto"/>
                <w:sz w:val="24"/>
                <w:szCs w:val="24"/>
                <w:lang w:eastAsia="en-GB"/>
              </w:rPr>
              <w:t>Patient data</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0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5</w:t>
            </w:r>
            <w:r w:rsidRPr="001F5BA6">
              <w:rPr>
                <w:rFonts w:ascii="Times New Roman" w:hAnsi="Times New Roman" w:cs="Times New Roman"/>
                <w:noProof/>
                <w:webHidden/>
                <w:sz w:val="24"/>
                <w:szCs w:val="24"/>
              </w:rPr>
              <w:fldChar w:fldCharType="end"/>
            </w:r>
          </w:hyperlink>
        </w:p>
        <w:p w14:paraId="19163408" w14:textId="29368AA7" w:rsidR="001F5BA6" w:rsidRPr="001F5BA6" w:rsidRDefault="001F5BA6">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1" w:history="1">
            <w:r w:rsidRPr="001F5BA6">
              <w:rPr>
                <w:rStyle w:val="Hyperlink"/>
                <w:rFonts w:ascii="Times New Roman" w:eastAsia="Times New Roman" w:hAnsi="Times New Roman" w:cs="Times New Roman"/>
                <w:noProof/>
                <w:color w:val="auto"/>
                <w:sz w:val="24"/>
                <w:szCs w:val="24"/>
                <w:lang w:eastAsia="en-GB"/>
              </w:rPr>
              <w:t>2.</w:t>
            </w:r>
            <w:r w:rsidRPr="001F5BA6">
              <w:rPr>
                <w:rFonts w:ascii="Times New Roman" w:eastAsiaTheme="minorEastAsia" w:hAnsi="Times New Roman" w:cs="Times New Roman"/>
                <w:noProof/>
                <w:sz w:val="24"/>
                <w:szCs w:val="24"/>
                <w:lang w:eastAsia="en-GB"/>
              </w:rPr>
              <w:tab/>
            </w:r>
            <w:r w:rsidRPr="001F5BA6">
              <w:rPr>
                <w:rStyle w:val="Hyperlink"/>
                <w:rFonts w:ascii="Times New Roman" w:eastAsia="Times New Roman" w:hAnsi="Times New Roman" w:cs="Times New Roman"/>
                <w:i/>
                <w:iCs/>
                <w:noProof/>
                <w:color w:val="auto"/>
                <w:sz w:val="24"/>
                <w:szCs w:val="24"/>
                <w:lang w:eastAsia="en-GB"/>
              </w:rPr>
              <w:t>Metagenomic data</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1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7</w:t>
            </w:r>
            <w:r w:rsidRPr="001F5BA6">
              <w:rPr>
                <w:rFonts w:ascii="Times New Roman" w:hAnsi="Times New Roman" w:cs="Times New Roman"/>
                <w:noProof/>
                <w:webHidden/>
                <w:sz w:val="24"/>
                <w:szCs w:val="24"/>
              </w:rPr>
              <w:fldChar w:fldCharType="end"/>
            </w:r>
          </w:hyperlink>
        </w:p>
        <w:p w14:paraId="03D6CEE2" w14:textId="0695192C" w:rsidR="001F5BA6" w:rsidRPr="001F5BA6" w:rsidRDefault="001F5BA6">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2" w:history="1">
            <w:r w:rsidRPr="001F5BA6">
              <w:rPr>
                <w:rStyle w:val="Hyperlink"/>
                <w:rFonts w:ascii="Times New Roman" w:eastAsia="Times New Roman" w:hAnsi="Times New Roman" w:cs="Times New Roman"/>
                <w:noProof/>
                <w:color w:val="auto"/>
                <w:sz w:val="24"/>
                <w:szCs w:val="24"/>
                <w:lang w:eastAsia="en-GB"/>
              </w:rPr>
              <w:t>3.</w:t>
            </w:r>
            <w:r w:rsidRPr="001F5BA6">
              <w:rPr>
                <w:rFonts w:ascii="Times New Roman" w:eastAsiaTheme="minorEastAsia" w:hAnsi="Times New Roman" w:cs="Times New Roman"/>
                <w:noProof/>
                <w:sz w:val="24"/>
                <w:szCs w:val="24"/>
                <w:lang w:eastAsia="en-GB"/>
              </w:rPr>
              <w:tab/>
            </w:r>
            <w:r w:rsidRPr="001F5BA6">
              <w:rPr>
                <w:rStyle w:val="Hyperlink"/>
                <w:rFonts w:ascii="Times New Roman" w:eastAsia="Times New Roman" w:hAnsi="Times New Roman" w:cs="Times New Roman"/>
                <w:i/>
                <w:iCs/>
                <w:noProof/>
                <w:color w:val="auto"/>
                <w:sz w:val="24"/>
                <w:szCs w:val="24"/>
                <w:lang w:eastAsia="en-GB"/>
              </w:rPr>
              <w:t>Metabolomic data</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2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8</w:t>
            </w:r>
            <w:r w:rsidRPr="001F5BA6">
              <w:rPr>
                <w:rFonts w:ascii="Times New Roman" w:hAnsi="Times New Roman" w:cs="Times New Roman"/>
                <w:noProof/>
                <w:webHidden/>
                <w:sz w:val="24"/>
                <w:szCs w:val="24"/>
              </w:rPr>
              <w:fldChar w:fldCharType="end"/>
            </w:r>
          </w:hyperlink>
        </w:p>
        <w:p w14:paraId="62CB5B83" w14:textId="3492FAF3" w:rsidR="001F5BA6" w:rsidRPr="001F5BA6" w:rsidRDefault="001F5BA6">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3" w:history="1">
            <w:r w:rsidRPr="001F5BA6">
              <w:rPr>
                <w:rStyle w:val="Hyperlink"/>
                <w:rFonts w:ascii="Times New Roman" w:eastAsia="Times New Roman" w:hAnsi="Times New Roman" w:cs="Times New Roman"/>
                <w:noProof/>
                <w:color w:val="auto"/>
                <w:sz w:val="24"/>
                <w:szCs w:val="24"/>
                <w:lang w:eastAsia="en-GB"/>
              </w:rPr>
              <w:t>4.</w:t>
            </w:r>
            <w:r w:rsidRPr="001F5BA6">
              <w:rPr>
                <w:rFonts w:ascii="Times New Roman" w:eastAsiaTheme="minorEastAsia" w:hAnsi="Times New Roman" w:cs="Times New Roman"/>
                <w:noProof/>
                <w:sz w:val="24"/>
                <w:szCs w:val="24"/>
                <w:lang w:eastAsia="en-GB"/>
              </w:rPr>
              <w:tab/>
            </w:r>
            <w:r w:rsidRPr="001F5BA6">
              <w:rPr>
                <w:rStyle w:val="Hyperlink"/>
                <w:rFonts w:ascii="Times New Roman" w:eastAsia="Times New Roman" w:hAnsi="Times New Roman" w:cs="Times New Roman"/>
                <w:i/>
                <w:iCs/>
                <w:noProof/>
                <w:color w:val="auto"/>
                <w:sz w:val="24"/>
                <w:szCs w:val="24"/>
                <w:lang w:eastAsia="en-GB"/>
              </w:rPr>
              <w:t>Proteomic data</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3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9</w:t>
            </w:r>
            <w:r w:rsidRPr="001F5BA6">
              <w:rPr>
                <w:rFonts w:ascii="Times New Roman" w:hAnsi="Times New Roman" w:cs="Times New Roman"/>
                <w:noProof/>
                <w:webHidden/>
                <w:sz w:val="24"/>
                <w:szCs w:val="24"/>
              </w:rPr>
              <w:fldChar w:fldCharType="end"/>
            </w:r>
          </w:hyperlink>
        </w:p>
        <w:p w14:paraId="2E829F43" w14:textId="70D972EE" w:rsidR="001F5BA6" w:rsidRPr="001F5BA6" w:rsidRDefault="001F5BA6">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4" w:history="1">
            <w:r w:rsidRPr="001F5BA6">
              <w:rPr>
                <w:rStyle w:val="Hyperlink"/>
                <w:rFonts w:ascii="Times New Roman" w:eastAsia="Times New Roman" w:hAnsi="Times New Roman" w:cs="Times New Roman"/>
                <w:noProof/>
                <w:color w:val="auto"/>
                <w:sz w:val="24"/>
                <w:szCs w:val="24"/>
                <w:lang w:eastAsia="en-GB"/>
              </w:rPr>
              <w:t>5.</w:t>
            </w:r>
            <w:r w:rsidRPr="001F5BA6">
              <w:rPr>
                <w:rFonts w:ascii="Times New Roman" w:eastAsiaTheme="minorEastAsia" w:hAnsi="Times New Roman" w:cs="Times New Roman"/>
                <w:noProof/>
                <w:sz w:val="24"/>
                <w:szCs w:val="24"/>
                <w:lang w:eastAsia="en-GB"/>
              </w:rPr>
              <w:tab/>
            </w:r>
            <w:r w:rsidRPr="001F5BA6">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4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9</w:t>
            </w:r>
            <w:r w:rsidRPr="001F5BA6">
              <w:rPr>
                <w:rFonts w:ascii="Times New Roman" w:hAnsi="Times New Roman" w:cs="Times New Roman"/>
                <w:noProof/>
                <w:webHidden/>
                <w:sz w:val="24"/>
                <w:szCs w:val="24"/>
              </w:rPr>
              <w:fldChar w:fldCharType="end"/>
            </w:r>
          </w:hyperlink>
        </w:p>
        <w:p w14:paraId="64248BAE" w14:textId="6E977257" w:rsidR="001F5BA6" w:rsidRPr="001F5BA6" w:rsidRDefault="001F5BA6">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5" w:history="1">
            <w:r w:rsidRPr="001F5BA6">
              <w:rPr>
                <w:rStyle w:val="Hyperlink"/>
                <w:rFonts w:ascii="Times New Roman" w:eastAsia="Times New Roman" w:hAnsi="Times New Roman" w:cs="Times New Roman"/>
                <w:noProof/>
                <w:color w:val="auto"/>
                <w:sz w:val="24"/>
                <w:szCs w:val="24"/>
                <w:lang w:eastAsia="en-GB"/>
              </w:rPr>
              <w:t>6.</w:t>
            </w:r>
            <w:r w:rsidRPr="001F5BA6">
              <w:rPr>
                <w:rFonts w:ascii="Times New Roman" w:eastAsiaTheme="minorEastAsia" w:hAnsi="Times New Roman" w:cs="Times New Roman"/>
                <w:noProof/>
                <w:sz w:val="24"/>
                <w:szCs w:val="24"/>
                <w:lang w:eastAsia="en-GB"/>
              </w:rPr>
              <w:tab/>
            </w:r>
            <w:r w:rsidRPr="001F5BA6">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5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10</w:t>
            </w:r>
            <w:r w:rsidRPr="001F5BA6">
              <w:rPr>
                <w:rFonts w:ascii="Times New Roman" w:hAnsi="Times New Roman" w:cs="Times New Roman"/>
                <w:noProof/>
                <w:webHidden/>
                <w:sz w:val="24"/>
                <w:szCs w:val="24"/>
              </w:rPr>
              <w:fldChar w:fldCharType="end"/>
            </w:r>
          </w:hyperlink>
        </w:p>
        <w:p w14:paraId="690F70D8" w14:textId="17C93A37"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46" w:history="1">
            <w:r w:rsidRPr="001F5BA6">
              <w:rPr>
                <w:rStyle w:val="Hyperlink"/>
                <w:rFonts w:ascii="Times New Roman" w:hAnsi="Times New Roman" w:cs="Times New Roman"/>
                <w:noProof/>
                <w:color w:val="auto"/>
                <w:sz w:val="24"/>
                <w:szCs w:val="24"/>
              </w:rPr>
              <w:t xml:space="preserve">Results </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6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11</w:t>
            </w:r>
            <w:r w:rsidRPr="001F5BA6">
              <w:rPr>
                <w:rFonts w:ascii="Times New Roman" w:hAnsi="Times New Roman" w:cs="Times New Roman"/>
                <w:noProof/>
                <w:webHidden/>
                <w:sz w:val="24"/>
                <w:szCs w:val="24"/>
              </w:rPr>
              <w:fldChar w:fldCharType="end"/>
            </w:r>
          </w:hyperlink>
        </w:p>
        <w:p w14:paraId="1068F81F" w14:textId="1CE12BFF"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47" w:history="1">
            <w:r w:rsidRPr="001F5BA6">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7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12</w:t>
            </w:r>
            <w:r w:rsidRPr="001F5BA6">
              <w:rPr>
                <w:rFonts w:ascii="Times New Roman" w:hAnsi="Times New Roman" w:cs="Times New Roman"/>
                <w:noProof/>
                <w:webHidden/>
                <w:sz w:val="24"/>
                <w:szCs w:val="24"/>
              </w:rPr>
              <w:fldChar w:fldCharType="end"/>
            </w:r>
          </w:hyperlink>
        </w:p>
        <w:p w14:paraId="26037516" w14:textId="0E9C84EC"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48" w:history="1">
            <w:r w:rsidRPr="001F5BA6">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8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15</w:t>
            </w:r>
            <w:r w:rsidRPr="001F5BA6">
              <w:rPr>
                <w:rFonts w:ascii="Times New Roman" w:hAnsi="Times New Roman" w:cs="Times New Roman"/>
                <w:noProof/>
                <w:webHidden/>
                <w:sz w:val="24"/>
                <w:szCs w:val="24"/>
              </w:rPr>
              <w:fldChar w:fldCharType="end"/>
            </w:r>
          </w:hyperlink>
        </w:p>
        <w:p w14:paraId="6DAF8CD4" w14:textId="30F87F85"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49" w:history="1">
            <w:r w:rsidRPr="001F5BA6">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49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16</w:t>
            </w:r>
            <w:r w:rsidRPr="001F5BA6">
              <w:rPr>
                <w:rFonts w:ascii="Times New Roman" w:hAnsi="Times New Roman" w:cs="Times New Roman"/>
                <w:noProof/>
                <w:webHidden/>
                <w:sz w:val="24"/>
                <w:szCs w:val="24"/>
              </w:rPr>
              <w:fldChar w:fldCharType="end"/>
            </w:r>
          </w:hyperlink>
        </w:p>
        <w:p w14:paraId="02BA97EE" w14:textId="577C6A16"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50" w:history="1">
            <w:r w:rsidRPr="001F5BA6">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0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17</w:t>
            </w:r>
            <w:r w:rsidRPr="001F5BA6">
              <w:rPr>
                <w:rFonts w:ascii="Times New Roman" w:hAnsi="Times New Roman" w:cs="Times New Roman"/>
                <w:noProof/>
                <w:webHidden/>
                <w:sz w:val="24"/>
                <w:szCs w:val="24"/>
              </w:rPr>
              <w:fldChar w:fldCharType="end"/>
            </w:r>
          </w:hyperlink>
        </w:p>
        <w:p w14:paraId="4B634320" w14:textId="3C741B10"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51" w:history="1">
            <w:r w:rsidRPr="001F5BA6">
              <w:rPr>
                <w:rStyle w:val="Hyperlink"/>
                <w:rFonts w:ascii="Times New Roman" w:eastAsia="Times New Roman" w:hAnsi="Times New Roman" w:cs="Times New Roman"/>
                <w:i/>
                <w:iCs/>
                <w:noProof/>
                <w:color w:val="auto"/>
                <w:sz w:val="24"/>
                <w:szCs w:val="24"/>
                <w:lang w:eastAsia="en-GB"/>
              </w:rPr>
              <w:t>Identification of associated microbes and metabolite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1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19</w:t>
            </w:r>
            <w:r w:rsidRPr="001F5BA6">
              <w:rPr>
                <w:rFonts w:ascii="Times New Roman" w:hAnsi="Times New Roman" w:cs="Times New Roman"/>
                <w:noProof/>
                <w:webHidden/>
                <w:sz w:val="24"/>
                <w:szCs w:val="24"/>
              </w:rPr>
              <w:fldChar w:fldCharType="end"/>
            </w:r>
          </w:hyperlink>
        </w:p>
        <w:p w14:paraId="3A130F46" w14:textId="2E4C2C69"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52" w:history="1">
            <w:r w:rsidRPr="001F5BA6">
              <w:rPr>
                <w:rStyle w:val="Hyperlink"/>
                <w:rFonts w:ascii="Times New Roman" w:hAnsi="Times New Roman" w:cs="Times New Roman"/>
                <w:noProof/>
                <w:color w:val="auto"/>
                <w:sz w:val="24"/>
                <w:szCs w:val="24"/>
              </w:rPr>
              <w:t>Discussion</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2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20</w:t>
            </w:r>
            <w:r w:rsidRPr="001F5BA6">
              <w:rPr>
                <w:rFonts w:ascii="Times New Roman" w:hAnsi="Times New Roman" w:cs="Times New Roman"/>
                <w:noProof/>
                <w:webHidden/>
                <w:sz w:val="24"/>
                <w:szCs w:val="24"/>
              </w:rPr>
              <w:fldChar w:fldCharType="end"/>
            </w:r>
          </w:hyperlink>
        </w:p>
        <w:p w14:paraId="083DC973" w14:textId="0A5E9C63"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53" w:history="1">
            <w:r w:rsidRPr="001F5BA6">
              <w:rPr>
                <w:rStyle w:val="Hyperlink"/>
                <w:rFonts w:ascii="Times New Roman" w:hAnsi="Times New Roman" w:cs="Times New Roman"/>
                <w:noProof/>
                <w:color w:val="auto"/>
                <w:sz w:val="24"/>
                <w:szCs w:val="24"/>
              </w:rPr>
              <w:t>Conclusion</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3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23</w:t>
            </w:r>
            <w:r w:rsidRPr="001F5BA6">
              <w:rPr>
                <w:rFonts w:ascii="Times New Roman" w:hAnsi="Times New Roman" w:cs="Times New Roman"/>
                <w:noProof/>
                <w:webHidden/>
                <w:sz w:val="24"/>
                <w:szCs w:val="24"/>
              </w:rPr>
              <w:fldChar w:fldCharType="end"/>
            </w:r>
          </w:hyperlink>
        </w:p>
        <w:p w14:paraId="4565EC29" w14:textId="78D5A086"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54" w:history="1">
            <w:r w:rsidRPr="001F5BA6">
              <w:rPr>
                <w:rStyle w:val="Hyperlink"/>
                <w:rFonts w:ascii="Times New Roman" w:hAnsi="Times New Roman" w:cs="Times New Roman"/>
                <w:noProof/>
                <w:color w:val="auto"/>
                <w:sz w:val="24"/>
                <w:szCs w:val="24"/>
                <w:lang w:val="en-US"/>
              </w:rPr>
              <w:t>Reference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4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24</w:t>
            </w:r>
            <w:r w:rsidRPr="001F5BA6">
              <w:rPr>
                <w:rFonts w:ascii="Times New Roman" w:hAnsi="Times New Roman" w:cs="Times New Roman"/>
                <w:noProof/>
                <w:webHidden/>
                <w:sz w:val="24"/>
                <w:szCs w:val="24"/>
              </w:rPr>
              <w:fldChar w:fldCharType="end"/>
            </w:r>
          </w:hyperlink>
        </w:p>
        <w:p w14:paraId="7221C140" w14:textId="1F359C41"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55" w:history="1">
            <w:r w:rsidRPr="001F5BA6">
              <w:rPr>
                <w:rStyle w:val="Hyperlink"/>
                <w:rFonts w:ascii="Times New Roman" w:hAnsi="Times New Roman" w:cs="Times New Roman"/>
                <w:noProof/>
                <w:color w:val="auto"/>
                <w:sz w:val="24"/>
                <w:szCs w:val="24"/>
              </w:rPr>
              <w:t>Appendix</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5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29</w:t>
            </w:r>
            <w:r w:rsidRPr="001F5BA6">
              <w:rPr>
                <w:rFonts w:ascii="Times New Roman" w:hAnsi="Times New Roman" w:cs="Times New Roman"/>
                <w:noProof/>
                <w:webHidden/>
                <w:sz w:val="24"/>
                <w:szCs w:val="24"/>
              </w:rPr>
              <w:fldChar w:fldCharType="end"/>
            </w:r>
          </w:hyperlink>
        </w:p>
        <w:p w14:paraId="13FFA4B8" w14:textId="6379DE4C"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56" w:history="1">
            <w:r w:rsidRPr="001F5BA6">
              <w:rPr>
                <w:rStyle w:val="Hyperlink"/>
                <w:rFonts w:ascii="Times New Roman" w:hAnsi="Times New Roman" w:cs="Times New Roman"/>
                <w:i/>
                <w:iCs/>
                <w:noProof/>
                <w:color w:val="auto"/>
                <w:sz w:val="24"/>
                <w:szCs w:val="24"/>
              </w:rPr>
              <w:t>Appendix A:</w:t>
            </w:r>
            <w:r w:rsidRPr="001F5BA6">
              <w:rPr>
                <w:rStyle w:val="Hyperlink"/>
                <w:rFonts w:ascii="Times New Roman" w:hAnsi="Times New Roman" w:cs="Times New Roman"/>
                <w:noProof/>
                <w:color w:val="auto"/>
                <w:sz w:val="24"/>
                <w:szCs w:val="24"/>
              </w:rPr>
              <w:t xml:space="preserve"> </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6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29</w:t>
            </w:r>
            <w:r w:rsidRPr="001F5BA6">
              <w:rPr>
                <w:rFonts w:ascii="Times New Roman" w:hAnsi="Times New Roman" w:cs="Times New Roman"/>
                <w:noProof/>
                <w:webHidden/>
                <w:sz w:val="24"/>
                <w:szCs w:val="24"/>
              </w:rPr>
              <w:fldChar w:fldCharType="end"/>
            </w:r>
          </w:hyperlink>
        </w:p>
        <w:p w14:paraId="515EF30C" w14:textId="69C03231"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57" w:history="1">
            <w:r w:rsidRPr="001F5BA6">
              <w:rPr>
                <w:rStyle w:val="Hyperlink"/>
                <w:rFonts w:ascii="Times New Roman" w:hAnsi="Times New Roman" w:cs="Times New Roman"/>
                <w:i/>
                <w:iCs/>
                <w:noProof/>
                <w:color w:val="auto"/>
                <w:sz w:val="24"/>
                <w:szCs w:val="24"/>
              </w:rPr>
              <w:t>Appendix B:</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7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30</w:t>
            </w:r>
            <w:r w:rsidRPr="001F5BA6">
              <w:rPr>
                <w:rFonts w:ascii="Times New Roman" w:hAnsi="Times New Roman" w:cs="Times New Roman"/>
                <w:noProof/>
                <w:webHidden/>
                <w:sz w:val="24"/>
                <w:szCs w:val="24"/>
              </w:rPr>
              <w:fldChar w:fldCharType="end"/>
            </w:r>
          </w:hyperlink>
        </w:p>
        <w:p w14:paraId="429EE2C9" w14:textId="7D7B92F8"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58" w:history="1">
            <w:r w:rsidRPr="001F5BA6">
              <w:rPr>
                <w:rStyle w:val="Hyperlink"/>
                <w:rFonts w:ascii="Times New Roman" w:hAnsi="Times New Roman" w:cs="Times New Roman"/>
                <w:i/>
                <w:iCs/>
                <w:noProof/>
                <w:color w:val="auto"/>
                <w:sz w:val="24"/>
                <w:szCs w:val="24"/>
              </w:rPr>
              <w:t>Appendix C</w:t>
            </w:r>
            <w:r w:rsidRPr="001F5BA6">
              <w:rPr>
                <w:rStyle w:val="Hyperlink"/>
                <w:rFonts w:ascii="Times New Roman" w:hAnsi="Times New Roman" w:cs="Times New Roman"/>
                <w:noProof/>
                <w:color w:val="auto"/>
                <w:sz w:val="24"/>
                <w:szCs w:val="24"/>
              </w:rPr>
              <w:t>:</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8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30</w:t>
            </w:r>
            <w:r w:rsidRPr="001F5BA6">
              <w:rPr>
                <w:rFonts w:ascii="Times New Roman" w:hAnsi="Times New Roman" w:cs="Times New Roman"/>
                <w:noProof/>
                <w:webHidden/>
                <w:sz w:val="24"/>
                <w:szCs w:val="24"/>
              </w:rPr>
              <w:fldChar w:fldCharType="end"/>
            </w:r>
          </w:hyperlink>
        </w:p>
        <w:p w14:paraId="646F012C" w14:textId="75132723"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59" w:history="1">
            <w:r w:rsidRPr="001F5BA6">
              <w:rPr>
                <w:rStyle w:val="Hyperlink"/>
                <w:rFonts w:ascii="Times New Roman" w:hAnsi="Times New Roman" w:cs="Times New Roman"/>
                <w:i/>
                <w:iCs/>
                <w:noProof/>
                <w:color w:val="auto"/>
                <w:sz w:val="24"/>
                <w:szCs w:val="24"/>
              </w:rPr>
              <w:t>Appendix D</w:t>
            </w:r>
            <w:r w:rsidRPr="001F5BA6">
              <w:rPr>
                <w:rStyle w:val="Hyperlink"/>
                <w:rFonts w:ascii="Times New Roman" w:hAnsi="Times New Roman" w:cs="Times New Roman"/>
                <w:noProof/>
                <w:color w:val="auto"/>
                <w:sz w:val="24"/>
                <w:szCs w:val="24"/>
              </w:rPr>
              <w:t>:</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59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31</w:t>
            </w:r>
            <w:r w:rsidRPr="001F5BA6">
              <w:rPr>
                <w:rFonts w:ascii="Times New Roman" w:hAnsi="Times New Roman" w:cs="Times New Roman"/>
                <w:noProof/>
                <w:webHidden/>
                <w:sz w:val="24"/>
                <w:szCs w:val="24"/>
              </w:rPr>
              <w:fldChar w:fldCharType="end"/>
            </w:r>
          </w:hyperlink>
        </w:p>
        <w:p w14:paraId="118CF21E" w14:textId="197A5977"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60" w:history="1">
            <w:r w:rsidRPr="001F5BA6">
              <w:rPr>
                <w:rStyle w:val="Hyperlink"/>
                <w:rFonts w:ascii="Times New Roman" w:hAnsi="Times New Roman" w:cs="Times New Roman"/>
                <w:i/>
                <w:iCs/>
                <w:noProof/>
                <w:color w:val="auto"/>
                <w:sz w:val="24"/>
                <w:szCs w:val="24"/>
              </w:rPr>
              <w:t>Appendix E:</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60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33</w:t>
            </w:r>
            <w:r w:rsidRPr="001F5BA6">
              <w:rPr>
                <w:rFonts w:ascii="Times New Roman" w:hAnsi="Times New Roman" w:cs="Times New Roman"/>
                <w:noProof/>
                <w:webHidden/>
                <w:sz w:val="24"/>
                <w:szCs w:val="24"/>
              </w:rPr>
              <w:fldChar w:fldCharType="end"/>
            </w:r>
          </w:hyperlink>
        </w:p>
        <w:p w14:paraId="67312969" w14:textId="7E39A9A2" w:rsidR="001F5BA6" w:rsidRPr="001F5BA6" w:rsidRDefault="001F5BA6">
          <w:pPr>
            <w:pStyle w:val="TOC3"/>
            <w:tabs>
              <w:tab w:val="right" w:leader="dot" w:pos="9016"/>
            </w:tabs>
            <w:rPr>
              <w:rFonts w:ascii="Times New Roman" w:eastAsiaTheme="minorEastAsia" w:hAnsi="Times New Roman" w:cs="Times New Roman"/>
              <w:noProof/>
              <w:sz w:val="24"/>
              <w:szCs w:val="24"/>
              <w:lang w:eastAsia="en-GB"/>
            </w:rPr>
          </w:pPr>
          <w:hyperlink w:anchor="_Toc44335361" w:history="1">
            <w:r w:rsidRPr="001F5BA6">
              <w:rPr>
                <w:rStyle w:val="Hyperlink"/>
                <w:rFonts w:ascii="Times New Roman" w:hAnsi="Times New Roman" w:cs="Times New Roman"/>
                <w:i/>
                <w:iCs/>
                <w:noProof/>
                <w:color w:val="auto"/>
                <w:sz w:val="24"/>
                <w:szCs w:val="24"/>
              </w:rPr>
              <w:t>Appendix F</w:t>
            </w:r>
            <w:r w:rsidRPr="001F5BA6">
              <w:rPr>
                <w:rStyle w:val="Hyperlink"/>
                <w:rFonts w:ascii="Times New Roman" w:hAnsi="Times New Roman" w:cs="Times New Roman"/>
                <w:noProof/>
                <w:color w:val="auto"/>
                <w:sz w:val="24"/>
                <w:szCs w:val="24"/>
              </w:rPr>
              <w:t>:</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61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35</w:t>
            </w:r>
            <w:r w:rsidRPr="001F5BA6">
              <w:rPr>
                <w:rFonts w:ascii="Times New Roman" w:hAnsi="Times New Roman" w:cs="Times New Roman"/>
                <w:noProof/>
                <w:webHidden/>
                <w:sz w:val="24"/>
                <w:szCs w:val="24"/>
              </w:rPr>
              <w:fldChar w:fldCharType="end"/>
            </w:r>
          </w:hyperlink>
        </w:p>
        <w:p w14:paraId="640E8A0B" w14:textId="36529E99" w:rsidR="001F5BA6" w:rsidRPr="001F5BA6" w:rsidRDefault="001F5BA6">
          <w:pPr>
            <w:pStyle w:val="TOC2"/>
            <w:tabs>
              <w:tab w:val="right" w:leader="dot" w:pos="9016"/>
            </w:tabs>
            <w:rPr>
              <w:rFonts w:ascii="Times New Roman" w:eastAsiaTheme="minorEastAsia" w:hAnsi="Times New Roman" w:cs="Times New Roman"/>
              <w:noProof/>
              <w:sz w:val="24"/>
              <w:szCs w:val="24"/>
              <w:lang w:eastAsia="en-GB"/>
            </w:rPr>
          </w:pPr>
          <w:hyperlink w:anchor="_Toc44335362" w:history="1">
            <w:r w:rsidRPr="001F5BA6">
              <w:rPr>
                <w:rStyle w:val="Hyperlink"/>
                <w:rFonts w:ascii="Times New Roman" w:hAnsi="Times New Roman" w:cs="Times New Roman"/>
                <w:noProof/>
                <w:color w:val="auto"/>
                <w:sz w:val="24"/>
                <w:szCs w:val="24"/>
              </w:rPr>
              <w:t>Add-on page: Description of work by student Bachelor BMS</w:t>
            </w:r>
            <w:r w:rsidRPr="001F5BA6">
              <w:rPr>
                <w:rFonts w:ascii="Times New Roman" w:hAnsi="Times New Roman" w:cs="Times New Roman"/>
                <w:noProof/>
                <w:webHidden/>
                <w:sz w:val="24"/>
                <w:szCs w:val="24"/>
              </w:rPr>
              <w:tab/>
            </w:r>
            <w:r w:rsidRPr="001F5BA6">
              <w:rPr>
                <w:rFonts w:ascii="Times New Roman" w:hAnsi="Times New Roman" w:cs="Times New Roman"/>
                <w:noProof/>
                <w:webHidden/>
                <w:sz w:val="24"/>
                <w:szCs w:val="24"/>
              </w:rPr>
              <w:fldChar w:fldCharType="begin"/>
            </w:r>
            <w:r w:rsidRPr="001F5BA6">
              <w:rPr>
                <w:rFonts w:ascii="Times New Roman" w:hAnsi="Times New Roman" w:cs="Times New Roman"/>
                <w:noProof/>
                <w:webHidden/>
                <w:sz w:val="24"/>
                <w:szCs w:val="24"/>
              </w:rPr>
              <w:instrText xml:space="preserve"> PAGEREF _Toc44335362 \h </w:instrText>
            </w:r>
            <w:r w:rsidRPr="001F5BA6">
              <w:rPr>
                <w:rFonts w:ascii="Times New Roman" w:hAnsi="Times New Roman" w:cs="Times New Roman"/>
                <w:noProof/>
                <w:webHidden/>
                <w:sz w:val="24"/>
                <w:szCs w:val="24"/>
              </w:rPr>
            </w:r>
            <w:r w:rsidRPr="001F5BA6">
              <w:rPr>
                <w:rFonts w:ascii="Times New Roman" w:hAnsi="Times New Roman" w:cs="Times New Roman"/>
                <w:noProof/>
                <w:webHidden/>
                <w:sz w:val="24"/>
                <w:szCs w:val="24"/>
              </w:rPr>
              <w:fldChar w:fldCharType="separate"/>
            </w:r>
            <w:r w:rsidRPr="001F5BA6">
              <w:rPr>
                <w:rFonts w:ascii="Times New Roman" w:hAnsi="Times New Roman" w:cs="Times New Roman"/>
                <w:noProof/>
                <w:webHidden/>
                <w:sz w:val="24"/>
                <w:szCs w:val="24"/>
              </w:rPr>
              <w:t>36</w:t>
            </w:r>
            <w:r w:rsidRPr="001F5BA6">
              <w:rPr>
                <w:rFonts w:ascii="Times New Roman" w:hAnsi="Times New Roman" w:cs="Times New Roman"/>
                <w:noProof/>
                <w:webHidden/>
                <w:sz w:val="24"/>
                <w:szCs w:val="24"/>
              </w:rPr>
              <w:fldChar w:fldCharType="end"/>
            </w:r>
          </w:hyperlink>
        </w:p>
        <w:p w14:paraId="38FA11EB" w14:textId="1CD2AD3A" w:rsidR="00436ACA" w:rsidRPr="00436ACA" w:rsidRDefault="00436ACA" w:rsidP="008F6048">
          <w:pPr>
            <w:spacing w:line="276" w:lineRule="auto"/>
            <w:rPr>
              <w:rFonts w:ascii="Times New Roman" w:hAnsi="Times New Roman" w:cs="Times New Roman"/>
            </w:rPr>
          </w:pPr>
          <w:r w:rsidRPr="001F5BA6">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p>
    <w:p w14:paraId="4F6D808D" w14:textId="77777777" w:rsidR="008F6048" w:rsidRDefault="008F6048" w:rsidP="00484108">
      <w:pPr>
        <w:pStyle w:val="Heading2"/>
        <w:rPr>
          <w:sz w:val="24"/>
          <w:szCs w:val="24"/>
          <w:u w:val="single"/>
        </w:rPr>
      </w:pPr>
    </w:p>
    <w:p w14:paraId="39E5DB29" w14:textId="6C0A2174" w:rsidR="008F6048" w:rsidRDefault="008F6048" w:rsidP="00484108">
      <w:pPr>
        <w:pStyle w:val="Heading2"/>
        <w:rPr>
          <w:sz w:val="24"/>
          <w:szCs w:val="24"/>
          <w:u w:val="single"/>
        </w:rPr>
      </w:pPr>
    </w:p>
    <w:p w14:paraId="5BB24C16" w14:textId="77777777" w:rsidR="00F860BB" w:rsidRDefault="00F860BB" w:rsidP="00484108">
      <w:pPr>
        <w:pStyle w:val="Heading2"/>
        <w:rPr>
          <w:sz w:val="24"/>
          <w:szCs w:val="24"/>
          <w:u w:val="single"/>
        </w:rPr>
      </w:pPr>
    </w:p>
    <w:p w14:paraId="7FD7A036" w14:textId="3DB92384" w:rsidR="00484108" w:rsidRPr="00484108" w:rsidRDefault="00484108" w:rsidP="00A10ACD">
      <w:pPr>
        <w:pStyle w:val="Heading2"/>
        <w:rPr>
          <w:sz w:val="24"/>
          <w:szCs w:val="24"/>
          <w:u w:val="single"/>
        </w:rPr>
      </w:pPr>
      <w:bookmarkStart w:id="1" w:name="_Toc44335337"/>
      <w:r w:rsidRPr="00484108">
        <w:rPr>
          <w:sz w:val="24"/>
          <w:szCs w:val="24"/>
          <w:u w:val="single"/>
        </w:rPr>
        <w:lastRenderedPageBreak/>
        <w:t>Abstract</w:t>
      </w:r>
      <w:bookmarkEnd w:id="1"/>
    </w:p>
    <w:p w14:paraId="0E2A3C9E" w14:textId="6661142A"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Insulin resistance (IR) is an important accelerating factor in the development of type 2 diabetes (T2D), making it imperative to understand factors influencing it. Recently, specific changes in the omics of IR individuals have been discovered and shown</w:t>
      </w:r>
      <w:r w:rsidRPr="008429BB">
        <w:rPr>
          <w:rFonts w:ascii="Times New Roman" w:eastAsia="Times New Roman" w:hAnsi="Times New Roman" w:cs="Times New Roman"/>
          <w:color w:val="FF9900"/>
          <w:sz w:val="24"/>
          <w:szCs w:val="24"/>
          <w:lang w:eastAsia="en-GB"/>
        </w:rPr>
        <w:t xml:space="preserve"> to </w:t>
      </w:r>
      <w:r w:rsidR="00365B3C">
        <w:rPr>
          <w:rFonts w:ascii="Times New Roman" w:eastAsia="Times New Roman" w:hAnsi="Times New Roman" w:cs="Times New Roman"/>
          <w:color w:val="FF9900"/>
          <w:sz w:val="24"/>
          <w:szCs w:val="24"/>
          <w:lang w:eastAsia="en-GB"/>
        </w:rPr>
        <w:t>affect one</w:t>
      </w:r>
      <w:r w:rsidR="002A61CF">
        <w:rPr>
          <w:rFonts w:ascii="Times New Roman" w:eastAsia="Times New Roman" w:hAnsi="Times New Roman" w:cs="Times New Roman"/>
          <w:color w:val="FF9900"/>
          <w:sz w:val="24"/>
          <w:szCs w:val="24"/>
          <w:lang w:eastAsia="en-GB"/>
        </w:rPr>
        <w:t xml:space="preserve"> </w:t>
      </w:r>
      <w:r w:rsidR="00365B3C">
        <w:rPr>
          <w:rFonts w:ascii="Times New Roman" w:eastAsia="Times New Roman" w:hAnsi="Times New Roman" w:cs="Times New Roman"/>
          <w:color w:val="FF9900"/>
          <w:sz w:val="24"/>
          <w:szCs w:val="24"/>
          <w:lang w:eastAsia="en-GB"/>
        </w:rPr>
        <w:t>another</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9474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The microbiome, host proteome and host metabolome were shown to be significantly different between the IR and IS subjects.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3A0F5DEB"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w:t>
      </w:r>
      <w:r w:rsidR="006A2793">
        <w:rPr>
          <w:rFonts w:ascii="Times New Roman" w:hAnsi="Times New Roman" w:cs="Times New Roman"/>
          <w:color w:val="ED7D31" w:themeColor="accent2"/>
          <w:sz w:val="24"/>
          <w:szCs w:val="24"/>
        </w:rPr>
        <w:t>pre</w:t>
      </w:r>
      <w:r w:rsidRPr="0012386A">
        <w:rPr>
          <w:rFonts w:ascii="Times New Roman" w:hAnsi="Times New Roman" w:cs="Times New Roman"/>
          <w:color w:val="ED7D31" w:themeColor="accent2"/>
          <w:sz w:val="24"/>
          <w:szCs w:val="24"/>
        </w:rPr>
        <w:t xml:space="preserve">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41CA227D" w:rsidR="00C64E27" w:rsidRPr="00F42879" w:rsidRDefault="00C64E27" w:rsidP="00A10ACD">
      <w:pPr>
        <w:pStyle w:val="Heading2"/>
        <w:spacing w:after="240" w:afterAutospacing="0"/>
        <w:jc w:val="both"/>
        <w:rPr>
          <w:sz w:val="24"/>
          <w:szCs w:val="24"/>
          <w:u w:val="single"/>
        </w:rPr>
      </w:pPr>
      <w:bookmarkStart w:id="2" w:name="_Toc44335338"/>
      <w:commentRangeStart w:id="3"/>
      <w:r w:rsidRPr="00F42879">
        <w:rPr>
          <w:sz w:val="24"/>
          <w:szCs w:val="24"/>
          <w:u w:val="single"/>
        </w:rPr>
        <w:lastRenderedPageBreak/>
        <w:t>Introduction </w:t>
      </w:r>
      <w:commentRangeEnd w:id="3"/>
      <w:r w:rsidR="00CB2C0A">
        <w:rPr>
          <w:rStyle w:val="CommentReference"/>
          <w:rFonts w:asciiTheme="minorHAnsi" w:eastAsiaTheme="minorHAnsi" w:hAnsiTheme="minorHAnsi" w:cstheme="minorBidi"/>
          <w:b w:val="0"/>
          <w:bCs w:val="0"/>
          <w:lang w:eastAsia="en-US"/>
        </w:rPr>
        <w:commentReference w:id="3"/>
      </w:r>
      <w:bookmarkEnd w:id="2"/>
    </w:p>
    <w:p w14:paraId="31193D8A" w14:textId="53367DE7"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characterized by insulin resistance</w:t>
      </w:r>
      <w:r w:rsidR="00A22C98">
        <w:rPr>
          <w:rFonts w:ascii="Times New Roman" w:hAnsi="Times New Roman" w:cs="Times New Roman"/>
          <w:color w:val="000000"/>
          <w:sz w:val="24"/>
          <w:szCs w:val="24"/>
        </w:rPr>
        <w:t xml:space="preserve"> (IR)</w:t>
      </w:r>
      <w:r w:rsidR="00181F79" w:rsidRPr="00181F79">
        <w:rPr>
          <w:rFonts w:ascii="Times New Roman" w:hAnsi="Times New Roman" w:cs="Times New Roman"/>
          <w:color w:val="000000"/>
          <w:sz w:val="24"/>
          <w:szCs w:val="24"/>
        </w:rPr>
        <w:t>.</w:t>
      </w:r>
    </w:p>
    <w:p w14:paraId="09862CB6" w14:textId="7A4A2BCE"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 xml:space="preserve">is not yet fully understood, there is no doubt that IR is an important accelerating </w:t>
      </w:r>
      <w:r w:rsidR="00065001" w:rsidRPr="00726349">
        <w:rPr>
          <w:rFonts w:ascii="Times New Roman" w:hAnsi="Times New Roman" w:cs="Times New Roman"/>
          <w:color w:val="ED7D31" w:themeColor="accent2"/>
          <w:sz w:val="24"/>
          <w:szCs w:val="24"/>
        </w:rPr>
        <w:t>factor</w:t>
      </w:r>
      <w:r w:rsidR="00726349" w:rsidRPr="00726349">
        <w:rPr>
          <w:rFonts w:ascii="Times New Roman" w:hAnsi="Times New Roman" w:cs="Times New Roman"/>
          <w:color w:val="ED7D31" w:themeColor="accent2"/>
          <w:sz w:val="24"/>
          <w:szCs w:val="24"/>
        </w:rPr>
        <w:t>/constituent</w:t>
      </w:r>
      <w:r w:rsidR="00065001">
        <w:rPr>
          <w:rFonts w:ascii="Times New Roman" w:hAnsi="Times New Roman" w:cs="Times New Roman"/>
          <w:color w:val="000000"/>
          <w:sz w:val="24"/>
          <w:szCs w:val="24"/>
        </w:rPr>
        <w:t>.</w:t>
      </w:r>
      <w:r w:rsidR="0057583B">
        <w:rPr>
          <w:rFonts w:ascii="Times New Roman" w:hAnsi="Times New Roman" w:cs="Times New Roman"/>
          <w:color w:val="000000"/>
          <w:sz w:val="24"/>
          <w:szCs w:val="24"/>
        </w:rPr>
        <w:t xml:space="preserve"> </w:t>
      </w:r>
      <w:r w:rsidR="00B74B47">
        <w:rPr>
          <w:rFonts w:ascii="Times New Roman" w:hAnsi="Times New Roman" w:cs="Times New Roman"/>
          <w:color w:val="000000"/>
          <w:sz w:val="24"/>
          <w:szCs w:val="24"/>
        </w:rPr>
        <w:t xml:space="preserve">Hence, great efforts are being made in order to investigate </w:t>
      </w:r>
      <w:r w:rsidR="00B74B47" w:rsidRPr="008E0548">
        <w:rPr>
          <w:rFonts w:ascii="Times New Roman" w:hAnsi="Times New Roman" w:cs="Times New Roman"/>
          <w:color w:val="ED7D31" w:themeColor="accent2"/>
          <w:sz w:val="24"/>
          <w:szCs w:val="24"/>
        </w:rPr>
        <w:t xml:space="preserve">factors </w:t>
      </w:r>
      <w:r w:rsidR="00B74B47">
        <w:rPr>
          <w:rFonts w:ascii="Times New Roman" w:hAnsi="Times New Roman" w:cs="Times New Roman"/>
          <w:color w:val="000000"/>
          <w:sz w:val="24"/>
          <w:szCs w:val="24"/>
        </w:rPr>
        <w:t xml:space="preserve">influencing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4"/>
      <w:commentRangeStart w:id="5"/>
      <w:commentRangeStart w:id="6"/>
      <w:commentRangeStart w:id="7"/>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53AB32D0" w:rsidR="00546976" w:rsidRDefault="00FC7A57" w:rsidP="001A5F7A">
      <w:pPr>
        <w:pStyle w:val="NormalWeb"/>
        <w:spacing w:before="0" w:beforeAutospacing="0" w:after="0" w:afterAutospacing="0" w:line="360" w:lineRule="auto"/>
        <w:jc w:val="both"/>
        <w:rPr>
          <w:color w:val="000000"/>
        </w:rPr>
      </w:pPr>
      <w:r w:rsidRPr="001A5F7A">
        <w:rPr>
          <w:color w:val="000000"/>
        </w:rPr>
        <w:t xml:space="preserve">One of the well-known metabolic consequences </w:t>
      </w:r>
      <w:r w:rsidR="00F6677C" w:rsidRPr="001A5F7A">
        <w:rPr>
          <w:color w:val="000000"/>
        </w:rPr>
        <w:t>linked to IR is hypertriglycerid</w:t>
      </w:r>
      <w:r w:rsidR="007B2FD1">
        <w:rPr>
          <w:color w:val="000000"/>
        </w:rPr>
        <w:t>a</w:t>
      </w:r>
      <w:r w:rsidR="00F6677C" w:rsidRPr="001A5F7A">
        <w:rPr>
          <w:color w:val="000000"/>
        </w:rPr>
        <w:t xml:space="preserve">emia </w:t>
      </w:r>
      <w:commentRangeEnd w:id="4"/>
      <w:r w:rsidR="00FE1A63" w:rsidRPr="001A5F7A">
        <w:rPr>
          <w:rStyle w:val="CommentReference"/>
          <w:rFonts w:eastAsiaTheme="minorHAnsi"/>
          <w:sz w:val="24"/>
          <w:szCs w:val="24"/>
          <w:lang w:eastAsia="en-US"/>
        </w:rPr>
        <w:commentReference w:id="4"/>
      </w:r>
      <w:commentRangeEnd w:id="5"/>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5"/>
      </w:r>
      <w:commentRangeEnd w:id="6"/>
      <w:r w:rsidR="00C612F5" w:rsidRPr="001A5F7A">
        <w:rPr>
          <w:rStyle w:val="CommentReference"/>
          <w:rFonts w:eastAsiaTheme="minorHAnsi"/>
          <w:sz w:val="24"/>
          <w:szCs w:val="24"/>
          <w:lang w:eastAsia="en-US"/>
        </w:rPr>
        <w:commentReference w:id="6"/>
      </w:r>
      <w:commentRangeEnd w:id="7"/>
      <w:r w:rsidR="00D6070D" w:rsidRPr="001A5F7A">
        <w:rPr>
          <w:rStyle w:val="CommentReference"/>
          <w:rFonts w:eastAsiaTheme="minorHAnsi"/>
          <w:sz w:val="24"/>
          <w:szCs w:val="24"/>
          <w:lang w:eastAsia="en-US"/>
        </w:rPr>
        <w:commentReference w:id="7"/>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24179B">
        <w:rPr>
          <w:color w:val="000000"/>
        </w:rPr>
        <w:t xml:space="preserve">that </w:t>
      </w:r>
      <w:r w:rsidR="00655E70">
        <w:rPr>
          <w:color w:val="000000"/>
        </w:rPr>
        <w:t xml:space="preserve">result from </w:t>
      </w:r>
      <w:r w:rsidR="009A78A9">
        <w:rPr>
          <w:color w:val="000000"/>
        </w:rPr>
        <w:t xml:space="preserve">a </w:t>
      </w:r>
      <w:r w:rsidR="00763403">
        <w:rPr>
          <w:color w:val="000000"/>
        </w:rPr>
        <w:t>decreased insulin-dependent suppression of lipolysis in IR adipose tissue</w:t>
      </w:r>
      <w:r w:rsidR="004D5566">
        <w:rPr>
          <w:color w:val="000000"/>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ha</w:t>
      </w:r>
      <w:r w:rsidR="007B2FD1">
        <w:rPr>
          <w:color w:val="000000"/>
        </w:rPr>
        <w:t>ve</w:t>
      </w:r>
      <w:r w:rsidR="003375D9">
        <w:rPr>
          <w:color w:val="000000"/>
        </w:rPr>
        <w:t xml:space="preserve"> become a topic of interest </w:t>
      </w:r>
      <w:r w:rsidR="00437D31">
        <w:rPr>
          <w:color w:val="000000"/>
        </w:rPr>
        <w:t>as</w:t>
      </w:r>
      <w:r w:rsidR="00567346">
        <w:rPr>
          <w:color w:val="000000"/>
        </w:rPr>
        <w:t xml:space="preserve"> </w:t>
      </w:r>
      <w:r w:rsidR="003375D9">
        <w:rPr>
          <w:color w:val="000000"/>
        </w:rPr>
        <w:t>some</w:t>
      </w:r>
      <w:r w:rsidR="00567346">
        <w:rPr>
          <w:color w:val="000000"/>
        </w:rPr>
        <w:t xml:space="preserve"> </w:t>
      </w:r>
      <w:r w:rsidR="006F73E6">
        <w:rPr>
          <w:color w:val="000000"/>
        </w:rPr>
        <w:t xml:space="preserve">studies </w:t>
      </w:r>
      <w:r w:rsidR="003375D9">
        <w:rPr>
          <w:color w:val="000000"/>
        </w:rPr>
        <w:t>have shown</w:t>
      </w:r>
      <w:r w:rsidR="006F73E6">
        <w:rPr>
          <w:color w:val="000000"/>
        </w:rPr>
        <w:t xml:space="preserve"> increased plasma levels of these </w:t>
      </w:r>
      <w:r w:rsidR="006F73E6">
        <w:rPr>
          <w:color w:val="000000"/>
        </w:rPr>
        <w:lastRenderedPageBreak/>
        <w:t xml:space="preserve">compounds </w:t>
      </w:r>
      <w:r w:rsidR="00FD413B">
        <w:rPr>
          <w:color w:val="000000"/>
        </w:rPr>
        <w:t>to be associated with</w:t>
      </w:r>
      <w:r w:rsidR="006F73E6" w:rsidRPr="00D86EDE">
        <w:t xml:space="preserve"> IR</w:t>
      </w:r>
      <w:r w:rsidR="00CC29BB" w:rsidRPr="00D86EDE">
        <w:t xml:space="preserve">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o be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69C944AE" w14:textId="77777777" w:rsidR="00854B95" w:rsidRPr="00054D70" w:rsidRDefault="00854B95" w:rsidP="001A5F7A">
      <w:pPr>
        <w:pStyle w:val="NormalWeb"/>
        <w:spacing w:before="0" w:beforeAutospacing="0" w:after="0" w:afterAutospacing="0" w:line="360" w:lineRule="auto"/>
        <w:jc w:val="both"/>
      </w:pPr>
    </w:p>
    <w:p w14:paraId="166F4DA6" w14:textId="39830548"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some of the biological characteristics of each group. </w:t>
      </w:r>
    </w:p>
    <w:p w14:paraId="01767D39" w14:textId="6AA766B5"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 2 </w:t>
      </w:r>
      <w:r w:rsidR="005329DF">
        <w:rPr>
          <w:color w:val="000000"/>
        </w:rPr>
        <w:t>IR and IS groups</w:t>
      </w:r>
      <w:r w:rsidR="00C21195">
        <w:rPr>
          <w:color w:val="000000"/>
        </w:rPr>
        <w:t xml:space="preserve"> was done </w:t>
      </w:r>
      <w:r w:rsidR="001106A1">
        <w:rPr>
          <w:color w:val="000000"/>
        </w:rPr>
        <w:t xml:space="preserve">using a Principal Coordinate Analysis (PCoA) as well as </w:t>
      </w:r>
      <w:r w:rsidR="00CE047B">
        <w:rPr>
          <w:color w:val="000000"/>
        </w:rPr>
        <w:t xml:space="preserve">by determining which phyla and </w:t>
      </w:r>
      <w:commentRangeStart w:id="8"/>
      <w:r w:rsidR="00460573">
        <w:rPr>
          <w:color w:val="000000"/>
        </w:rPr>
        <w:t xml:space="preserve">Operational Taxonomic Units </w:t>
      </w:r>
      <w:commentRangeEnd w:id="8"/>
      <w:r w:rsidR="00460573">
        <w:rPr>
          <w:rStyle w:val="CommentReference"/>
          <w:rFonts w:asciiTheme="minorHAnsi" w:eastAsiaTheme="minorHAnsi" w:hAnsiTheme="minorHAnsi" w:cstheme="minorBidi"/>
          <w:lang w:eastAsia="en-US"/>
        </w:rPr>
        <w:commentReference w:id="8"/>
      </w:r>
      <w:r w:rsidR="00460573">
        <w:rPr>
          <w:color w:val="000000"/>
        </w:rPr>
        <w:t>(OTUs)</w:t>
      </w:r>
      <w:r w:rsidR="00225D2F">
        <w:rPr>
          <w:color w:val="000000"/>
        </w:rPr>
        <w:t xml:space="preserve"> contribute most to this separation.</w:t>
      </w:r>
      <w:r w:rsidR="003356EC">
        <w:rPr>
          <w:color w:val="000000"/>
        </w:rPr>
        <w:t xml:space="preserve"> </w:t>
      </w:r>
      <w:r w:rsidR="003356EC" w:rsidRPr="00422C34">
        <w:rPr>
          <w:color w:val="FF0000"/>
        </w:rPr>
        <w:t xml:space="preserve">Finally, microbes and metabolites </w:t>
      </w:r>
      <w:r w:rsidR="00AF10B1" w:rsidRPr="00422C34">
        <w:rPr>
          <w:color w:val="FF0000"/>
        </w:rPr>
        <w:t xml:space="preserve">likely </w:t>
      </w:r>
      <w:r w:rsidR="005329DF" w:rsidRPr="00422C34">
        <w:rPr>
          <w:color w:val="FF0000"/>
        </w:rPr>
        <w:t xml:space="preserve">to explain the covariation between the </w:t>
      </w:r>
      <w:r w:rsidR="00A269AF" w:rsidRPr="00422C34">
        <w:rPr>
          <w:color w:val="FF0000"/>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32DA9EF0" w:rsidR="00393F76" w:rsidRPr="00A10ACD" w:rsidRDefault="00393F76" w:rsidP="00A10ACD">
      <w:pPr>
        <w:spacing w:before="360" w:line="360" w:lineRule="auto"/>
        <w:jc w:val="both"/>
        <w:outlineLvl w:val="1"/>
        <w:rPr>
          <w:rFonts w:ascii="Times New Roman" w:eastAsia="Times New Roman" w:hAnsi="Times New Roman" w:cs="Times New Roman"/>
          <w:sz w:val="36"/>
          <w:szCs w:val="36"/>
          <w:lang w:eastAsia="en-GB"/>
        </w:rPr>
      </w:pPr>
      <w:bookmarkStart w:id="9" w:name="_Toc44335339"/>
      <w:commentRangeStart w:id="10"/>
      <w:r w:rsidRPr="00A10ACD">
        <w:rPr>
          <w:rStyle w:val="Heading2Char"/>
          <w:rFonts w:eastAsiaTheme="minorHAnsi"/>
          <w:sz w:val="24"/>
          <w:szCs w:val="24"/>
          <w:u w:val="single"/>
        </w:rPr>
        <w:t>Materials and Methods</w:t>
      </w:r>
      <w:r w:rsidR="00522C85" w:rsidRPr="00A10ACD">
        <w:rPr>
          <w:rStyle w:val="Heading2Char"/>
          <w:rFonts w:eastAsiaTheme="minorHAnsi"/>
          <w:b w:val="0"/>
          <w:bCs w:val="0"/>
          <w:sz w:val="24"/>
          <w:szCs w:val="24"/>
        </w:rPr>
        <w:t xml:space="preserve"> </w:t>
      </w:r>
      <w:commentRangeEnd w:id="10"/>
      <w:r w:rsidR="00B57BEE">
        <w:rPr>
          <w:rStyle w:val="CommentReference"/>
        </w:rPr>
        <w:commentReference w:id="10"/>
      </w:r>
      <w:bookmarkEnd w:id="9"/>
    </w:p>
    <w:p w14:paraId="27D62C08" w14:textId="43523B4C" w:rsidR="00393F76" w:rsidRDefault="00393F7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1" w:name="_Toc44335340"/>
      <w:r w:rsidRPr="00AB7B0F">
        <w:rPr>
          <w:rFonts w:ascii="Times New Roman" w:eastAsia="Times New Roman" w:hAnsi="Times New Roman" w:cs="Times New Roman"/>
          <w:i/>
          <w:iCs/>
          <w:color w:val="auto"/>
          <w:u w:val="single"/>
          <w:lang w:eastAsia="en-GB"/>
        </w:rPr>
        <w:t>Patient data</w:t>
      </w:r>
      <w:bookmarkEnd w:id="11"/>
    </w:p>
    <w:p w14:paraId="740FE68E" w14:textId="639B943F"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sidRPr="00A10ACD">
        <w:rPr>
          <w:rFonts w:ascii="Times New Roman" w:eastAsia="Times New Roman" w:hAnsi="Times New Roman" w:cs="Times New Roman"/>
          <w:i w:val="0"/>
          <w:iCs w:val="0"/>
          <w:color w:val="auto"/>
          <w:sz w:val="24"/>
          <w:szCs w:val="24"/>
          <w:lang w:eastAsia="en-GB"/>
        </w:rPr>
        <w:t>1.1</w:t>
      </w:r>
      <w:r>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19061E2D"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2"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r w:rsidRPr="006B178A">
        <w:rPr>
          <w:rFonts w:ascii="Times New Roman" w:eastAsia="Times New Roman" w:hAnsi="Times New Roman" w:cs="Times New Roman"/>
          <w:color w:val="000000"/>
          <w:sz w:val="24"/>
          <w:szCs w:val="24"/>
          <w:lang w:eastAsia="en-GB"/>
        </w:rPr>
        <w:t xml:space="preserve">iHMP’s T2DM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xml:space="preserve">) measurements, race, age, gender, classification as either </w:t>
      </w:r>
      <w:r w:rsidR="006424B3">
        <w:rPr>
          <w:rFonts w:ascii="Times New Roman" w:eastAsia="Times New Roman" w:hAnsi="Times New Roman" w:cs="Times New Roman"/>
          <w:color w:val="000000"/>
          <w:sz w:val="24"/>
          <w:szCs w:val="24"/>
          <w:lang w:eastAsia="en-GB"/>
        </w:rPr>
        <w:t>insulin resistant (IR)</w:t>
      </w:r>
      <w:r w:rsidRPr="00AB7B0F">
        <w:rPr>
          <w:rFonts w:ascii="Times New Roman" w:eastAsia="Times New Roman" w:hAnsi="Times New Roman" w:cs="Times New Roman"/>
          <w:color w:val="000000"/>
          <w:sz w:val="24"/>
          <w:szCs w:val="24"/>
          <w:lang w:eastAsia="en-GB"/>
        </w:rPr>
        <w:t xml:space="preserve"> or </w:t>
      </w:r>
      <w:r w:rsidR="006424B3">
        <w:rPr>
          <w:rFonts w:ascii="Times New Roman" w:eastAsia="Times New Roman" w:hAnsi="Times New Roman" w:cs="Times New Roman"/>
          <w:color w:val="000000"/>
          <w:sz w:val="24"/>
          <w:szCs w:val="24"/>
          <w:lang w:eastAsia="en-GB"/>
        </w:rPr>
        <w:t>insulin sensitive (</w:t>
      </w:r>
      <w:r w:rsidRPr="00AB7B0F">
        <w:rPr>
          <w:rFonts w:ascii="Times New Roman" w:eastAsia="Times New Roman" w:hAnsi="Times New Roman" w:cs="Times New Roman"/>
          <w:color w:val="000000"/>
          <w:sz w:val="24"/>
          <w:szCs w:val="24"/>
          <w:lang w:eastAsia="en-GB"/>
        </w:rPr>
        <w:t>IS</w:t>
      </w:r>
      <w:r w:rsidR="006424B3">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 and BMI. Subjects were classified as either IR or IS based on their SSPG measurement: a SSPG &lt; 150 mg/dl was </w:t>
      </w:r>
      <w:r>
        <w:rPr>
          <w:rFonts w:ascii="Times New Roman" w:eastAsia="Times New Roman" w:hAnsi="Times New Roman" w:cs="Times New Roman"/>
          <w:color w:val="000000"/>
          <w:sz w:val="24"/>
          <w:szCs w:val="24"/>
          <w:lang w:eastAsia="en-GB"/>
        </w:rPr>
        <w:t>considered as</w:t>
      </w:r>
      <w:r w:rsidRPr="00AB7B0F">
        <w:rPr>
          <w:rFonts w:ascii="Times New Roman" w:eastAsia="Times New Roman" w:hAnsi="Times New Roman" w:cs="Times New Roman"/>
          <w:color w:val="000000"/>
          <w:sz w:val="24"/>
          <w:szCs w:val="24"/>
          <w:lang w:eastAsia="en-GB"/>
        </w:rPr>
        <w:t xml:space="preserve"> insulin-sensitive and a SSPG ≥ 150 mg/dl, insulin resistant.</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host metabolome (involving microbial metabolites)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6053" cy="3941722"/>
                    </a:xfrm>
                    <a:prstGeom prst="rect">
                      <a:avLst/>
                    </a:prstGeom>
                  </pic:spPr>
                </pic:pic>
              </a:graphicData>
            </a:graphic>
          </wp:inline>
        </w:drawing>
      </w:r>
    </w:p>
    <w:p w14:paraId="3C04DD99" w14:textId="090EB771"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 xml:space="preserve">Figure 1: </w:t>
      </w:r>
      <w:r w:rsidRPr="00390A9D">
        <w:rPr>
          <w:rFonts w:ascii="Times New Roman" w:eastAsia="Times New Roman" w:hAnsi="Times New Roman" w:cs="Times New Roman"/>
          <w:b/>
          <w:bCs/>
          <w:i/>
          <w:iCs/>
          <w:color w:val="000000"/>
          <w:sz w:val="24"/>
          <w:szCs w:val="24"/>
          <w:lang w:eastAsia="en-GB"/>
        </w:rPr>
        <w:t>the sample population and</w:t>
      </w:r>
      <w:r w:rsidRPr="00390A9D">
        <w:rPr>
          <w:rFonts w:ascii="Times New Roman" w:eastAsia="Times New Roman" w:hAnsi="Times New Roman" w:cs="Times New Roman"/>
          <w:b/>
          <w:bCs/>
          <w:i/>
          <w:iCs/>
          <w:color w:val="FF9900"/>
          <w:sz w:val="24"/>
          <w:szCs w:val="24"/>
          <w:lang w:eastAsia="en-GB"/>
        </w:rPr>
        <w:t xml:space="preserve"> general sampling protocol </w:t>
      </w:r>
      <w:r w:rsidRPr="00390A9D">
        <w:rPr>
          <w:rFonts w:ascii="Times New Roman" w:eastAsia="Times New Roman" w:hAnsi="Times New Roman" w:cs="Times New Roman"/>
          <w:b/>
          <w:bCs/>
          <w:i/>
          <w:iCs/>
          <w:color w:val="000000"/>
          <w:sz w:val="24"/>
          <w:szCs w:val="24"/>
          <w:lang w:eastAsia="en-GB"/>
        </w:rPr>
        <w:t xml:space="preserve">of the iHMP’s T2DM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is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56C3E557"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1.2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4B76C20D"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downloaded from the 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645C2525" w:rsidR="008C5553" w:rsidRPr="008C5553" w:rsidRDefault="008C5553"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2" w:name="_Toc44335341"/>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2"/>
    </w:p>
    <w:p w14:paraId="67ED0DA8" w14:textId="28690047" w:rsidR="002A2224" w:rsidRPr="00AB7B0F" w:rsidRDefault="00A10ACD"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1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A pre-existing phyloseq</w:t>
      </w:r>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r w:rsidR="004F339B" w:rsidRPr="004E5AB6">
        <w:rPr>
          <w:rFonts w:ascii="Times New Roman" w:eastAsia="Times New Roman" w:hAnsi="Times New Roman" w:cs="Times New Roman"/>
          <w:i/>
          <w:iCs/>
          <w:color w:val="000000"/>
          <w:sz w:val="24"/>
          <w:szCs w:val="24"/>
          <w:lang w:eastAsia="en-GB"/>
        </w:rPr>
        <w:t>phyloseq</w:t>
      </w:r>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F70DA16"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In order to perform the integrative analysis of the metabolomic and metagenomic data, the metagenomic data contained in the phyloseq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adjusting those in the metabolomic datafile to match the phyloseq</w:t>
      </w:r>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of the metagenomic phyloseq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4274923C"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451F9B">
        <w:rPr>
          <w:rFonts w:ascii="Times New Roman" w:eastAsia="Times New Roman" w:hAnsi="Times New Roman" w:cs="Times New Roman"/>
          <w:color w:val="000000"/>
          <w:sz w:val="24"/>
          <w:szCs w:val="24"/>
          <w:lang w:eastAsia="en-GB"/>
        </w:rPr>
        <w:t>B</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A large spread of samples </w:t>
      </w:r>
      <w:r w:rsidR="00AB0247">
        <w:rPr>
          <w:rFonts w:ascii="Times New Roman" w:eastAsia="Times New Roman" w:hAnsi="Times New Roman" w:cs="Times New Roman"/>
          <w:color w:val="000000"/>
          <w:sz w:val="24"/>
          <w:szCs w:val="24"/>
          <w:lang w:eastAsia="en-GB"/>
        </w:rPr>
        <w:t xml:space="preserve">was seen to be </w:t>
      </w:r>
      <w:r w:rsidR="00AB0247"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genomic data. </w:t>
      </w:r>
    </w:p>
    <w:p w14:paraId="3DFF2F22" w14:textId="0B8D2E9C"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Finally, the taxa of the phyloseq object were filtered</w:t>
      </w:r>
      <w:r w:rsidR="009D7AF0" w:rsidRPr="00E1644B">
        <w:rPr>
          <w:rFonts w:ascii="Times New Roman" w:eastAsia="Times New Roman" w:hAnsi="Times New Roman" w:cs="Times New Roman"/>
          <w:color w:val="FF0000"/>
          <w:sz w:val="24"/>
          <w:szCs w:val="24"/>
          <w:lang w:eastAsia="en-GB"/>
        </w:rPr>
        <w:t xml:space="preserve">, with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for whom family and genus were specified being consider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 xml:space="preserve">threshold was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phyloseq object </w:t>
      </w:r>
      <w:r w:rsidR="00A41564" w:rsidRPr="00AB7B0F">
        <w:rPr>
          <w:rFonts w:ascii="Times New Roman" w:eastAsia="Times New Roman" w:hAnsi="Times New Roman" w:cs="Times New Roman"/>
          <w:color w:val="FF0000"/>
          <w:sz w:val="24"/>
          <w:szCs w:val="24"/>
          <w:lang w:eastAsia="en-GB"/>
        </w:rPr>
        <w:lastRenderedPageBreak/>
        <w:t>in order to prevent filtering of taxa that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112F2F8C" w:rsidR="00182160" w:rsidRPr="00182160" w:rsidRDefault="00A10ACD"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2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646AD20D" w:rsidR="00182160" w:rsidRPr="00001DCC" w:rsidRDefault="00182160" w:rsidP="00182160">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r w:rsidRPr="004E5AB6">
        <w:rPr>
          <w:rFonts w:ascii="Times New Roman" w:hAnsi="Times New Roman" w:cs="Times New Roman"/>
          <w:i/>
          <w:iCs/>
          <w:color w:val="000000"/>
          <w:sz w:val="24"/>
          <w:szCs w:val="24"/>
        </w:rPr>
        <w:t>phyloseq</w:t>
      </w:r>
      <w:r w:rsidRPr="00AB7B0F">
        <w:rPr>
          <w:rFonts w:ascii="Times New Roman" w:hAnsi="Times New Roman" w:cs="Times New Roman"/>
          <w:color w:val="000000"/>
          <w:sz w:val="24"/>
          <w:szCs w:val="24"/>
        </w:rPr>
        <w:t xml:space="preserve"> R pac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as used to perform a Principal Coordinate Analysis (PCoA) with the Bray-Curtis dissimilarity on the log(1+x) transformed metagenomic data. A multivariate ANOVA with permutations (PERMANOVA) was then carried out on the phyloseq relative abundances to investigate whether the differences suggested by the PCoA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w:t>
      </w:r>
      <w:r w:rsidR="006D34C8">
        <w:rPr>
          <w:rFonts w:ascii="Times New Roman" w:hAnsi="Times New Roman" w:cs="Times New Roman"/>
          <w:color w:val="FF0000"/>
          <w:sz w:val="24"/>
          <w:szCs w:val="24"/>
        </w:rPr>
        <w:t>a significant difference in the</w:t>
      </w:r>
      <w:r w:rsidRPr="00AB7B0F">
        <w:rPr>
          <w:rFonts w:ascii="Times New Roman" w:hAnsi="Times New Roman" w:cs="Times New Roman"/>
          <w:color w:val="FF0000"/>
          <w:sz w:val="24"/>
          <w:szCs w:val="24"/>
        </w:rPr>
        <w:t xml:space="preserve"> variance </w:t>
      </w:r>
      <w:r>
        <w:rPr>
          <w:rFonts w:ascii="Times New Roman" w:hAnsi="Times New Roman" w:cs="Times New Roman"/>
          <w:color w:val="FF0000"/>
          <w:sz w:val="24"/>
          <w:szCs w:val="24"/>
        </w:rPr>
        <w:t>o</w:t>
      </w:r>
      <w:r w:rsidRPr="00AB7B0F">
        <w:rPr>
          <w:rFonts w:ascii="Times New Roman" w:hAnsi="Times New Roman" w:cs="Times New Roman"/>
          <w:color w:val="FF0000"/>
          <w:sz w:val="24"/>
          <w:szCs w:val="24"/>
        </w:rPr>
        <w:t>f the 2 groups could be an explanation for any separation seen in the PCoA</w:t>
      </w:r>
      <w:r w:rsidRPr="00AB7B0F">
        <w:rPr>
          <w:rFonts w:ascii="Times New Roman" w:hAnsi="Times New Roman" w:cs="Times New Roman"/>
          <w:color w:val="000000"/>
          <w:sz w:val="24"/>
          <w:szCs w:val="24"/>
        </w:rPr>
        <w:t xml:space="preserve">. 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149AC236" w:rsidR="00D22B0D" w:rsidRDefault="00182160" w:rsidP="007D781C">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barplots </w:t>
      </w:r>
      <w:r w:rsidRPr="00AB7B0F">
        <w:rPr>
          <w:rFonts w:ascii="Times New Roman" w:eastAsia="Times New Roman" w:hAnsi="Times New Roman" w:cs="Times New Roman"/>
          <w:color w:val="FF0000"/>
          <w:sz w:val="24"/>
          <w:szCs w:val="24"/>
          <w:lang w:eastAsia="en-GB"/>
        </w:rPr>
        <w:t xml:space="preserve">and allowed for elaboration of the variance in </w:t>
      </w:r>
      <w:r>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Pr>
          <w:rFonts w:ascii="Times New Roman" w:eastAsia="Times New Roman" w:hAnsi="Times New Roman" w:cs="Times New Roman"/>
          <w:color w:val="000000"/>
          <w:sz w:val="24"/>
          <w:szCs w:val="24"/>
          <w:lang w:eastAsia="en-GB"/>
        </w:rPr>
        <w:t xml:space="preserve"> 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22C56FD9" w:rsidR="00A86316" w:rsidRPr="008C5553" w:rsidRDefault="00A8631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3" w:name="_Toc44335342"/>
      <w:r>
        <w:rPr>
          <w:rFonts w:ascii="Times New Roman" w:eastAsia="Times New Roman" w:hAnsi="Times New Roman" w:cs="Times New Roman"/>
          <w:i/>
          <w:iCs/>
          <w:color w:val="auto"/>
          <w:u w:val="single"/>
          <w:lang w:eastAsia="en-GB"/>
        </w:rPr>
        <w:t>Metabolomic data</w:t>
      </w:r>
      <w:bookmarkEnd w:id="13"/>
    </w:p>
    <w:p w14:paraId="55109CFB" w14:textId="5A187862" w:rsidR="00672A52" w:rsidRPr="00AB7B0F" w:rsidRDefault="00A10ACD"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3.1 </w:t>
      </w:r>
      <w:r w:rsidR="00672A52">
        <w:rPr>
          <w:rFonts w:ascii="Times New Roman" w:eastAsia="Times New Roman" w:hAnsi="Times New Roman" w:cs="Times New Roman"/>
          <w:color w:val="auto"/>
          <w:sz w:val="24"/>
          <w:szCs w:val="24"/>
          <w:lang w:eastAsia="en-GB"/>
        </w:rPr>
        <w:t xml:space="preserve">Data pre-processing of the metabolomic data </w:t>
      </w:r>
    </w:p>
    <w:p w14:paraId="4F47829D" w14:textId="67B1D9C1"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to identify </w:t>
      </w:r>
      <w:r w:rsidR="00865396" w:rsidRPr="00AB7B0F">
        <w:rPr>
          <w:rFonts w:ascii="Times New Roman" w:eastAsia="Times New Roman" w:hAnsi="Times New Roman" w:cs="Times New Roman"/>
          <w:color w:val="000000"/>
          <w:sz w:val="24"/>
          <w:szCs w:val="24"/>
          <w:lang w:eastAsia="en-GB"/>
        </w:rPr>
        <w:t>metabolite</w:t>
      </w:r>
      <w:r w:rsidR="00865396">
        <w:rPr>
          <w:rFonts w:ascii="Times New Roman" w:eastAsia="Times New Roman" w:hAnsi="Times New Roman" w:cs="Times New Roman"/>
          <w:color w:val="000000"/>
          <w:sz w:val="24"/>
          <w:szCs w:val="24"/>
          <w:lang w:eastAsia="en-GB"/>
        </w:rPr>
        <w:t>s</w:t>
      </w:r>
      <w:r w:rsidR="00865396" w:rsidRPr="00AB7B0F">
        <w:rPr>
          <w:rFonts w:ascii="Times New Roman" w:eastAsia="Times New Roman" w:hAnsi="Times New Roman" w:cs="Times New Roman"/>
          <w:color w:val="000000"/>
          <w:sz w:val="24"/>
          <w:szCs w:val="24"/>
          <w:lang w:eastAsia="en-GB"/>
        </w:rPr>
        <w:t xml:space="preserve"> </w:t>
      </w:r>
      <w:r w:rsidR="00865396">
        <w:rPr>
          <w:rFonts w:ascii="Times New Roman" w:eastAsia="Times New Roman" w:hAnsi="Times New Roman" w:cs="Times New Roman"/>
          <w:color w:val="000000"/>
          <w:sz w:val="24"/>
          <w:szCs w:val="24"/>
          <w:lang w:eastAsia="en-GB"/>
        </w:rPr>
        <w:t xml:space="preserve">whose </w:t>
      </w:r>
      <w:r w:rsidR="00865396" w:rsidRPr="00AB7B0F">
        <w:rPr>
          <w:rFonts w:ascii="Times New Roman" w:eastAsia="Times New Roman" w:hAnsi="Times New Roman" w:cs="Times New Roman"/>
          <w:color w:val="000000"/>
          <w:sz w:val="24"/>
          <w:szCs w:val="24"/>
          <w:lang w:eastAsia="en-GB"/>
        </w:rPr>
        <w:t xml:space="preserve">abundances were significantly different between the IR and IS </w:t>
      </w:r>
      <w:r w:rsidR="00303776">
        <w:rPr>
          <w:rFonts w:ascii="Times New Roman" w:eastAsia="Times New Roman" w:hAnsi="Times New Roman" w:cs="Times New Roman"/>
          <w:color w:val="000000"/>
          <w:sz w:val="24"/>
          <w:szCs w:val="24"/>
          <w:lang w:eastAsia="en-GB"/>
        </w:rPr>
        <w:t>condition via application of a</w:t>
      </w:r>
      <w:r w:rsidR="00CC3C7F">
        <w:rPr>
          <w:rFonts w:ascii="Times New Roman" w:eastAsia="Times New Roman" w:hAnsi="Times New Roman" w:cs="Times New Roman"/>
          <w:color w:val="000000"/>
          <w:sz w:val="24"/>
          <w:szCs w:val="24"/>
          <w:lang w:eastAsia="en-GB"/>
        </w:rPr>
        <w:t xml:space="preserve"> differential analysis (DA).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2164B6B7" w:rsidR="003F7E47" w:rsidRPr="00AB7B0F" w:rsidRDefault="00A10ACD"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3.2 </w:t>
      </w:r>
      <w:r w:rsidR="003F7E47">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1338D7E1" w:rsidR="009F688A" w:rsidRPr="008C5553" w:rsidRDefault="009F688A"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4" w:name="_Toc44335343"/>
      <w:r>
        <w:rPr>
          <w:rFonts w:ascii="Times New Roman" w:eastAsia="Times New Roman" w:hAnsi="Times New Roman" w:cs="Times New Roman"/>
          <w:i/>
          <w:iCs/>
          <w:color w:val="auto"/>
          <w:u w:val="single"/>
          <w:lang w:eastAsia="en-GB"/>
        </w:rPr>
        <w:t>Proteomic data</w:t>
      </w:r>
      <w:bookmarkEnd w:id="14"/>
    </w:p>
    <w:p w14:paraId="2A191DBA" w14:textId="7000BE1E"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4.1 </w:t>
      </w:r>
      <w:r w:rsidR="009F688A">
        <w:rPr>
          <w:rFonts w:ascii="Times New Roman" w:eastAsia="Times New Roman" w:hAnsi="Times New Roman" w:cs="Times New Roman"/>
          <w:color w:val="auto"/>
          <w:sz w:val="24"/>
          <w:szCs w:val="24"/>
          <w:lang w:eastAsia="en-GB"/>
        </w:rPr>
        <w:t>Data pre-processing of the proteomic data</w:t>
      </w:r>
    </w:p>
    <w:p w14:paraId="209633F3" w14:textId="1C459EF1" w:rsidR="009F688A" w:rsidRDefault="00EA4197"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Lik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01194633"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4.2 </w:t>
      </w:r>
      <w:r w:rsidR="009F688A">
        <w:rPr>
          <w:rFonts w:ascii="Times New Roman" w:eastAsia="Times New Roman" w:hAnsi="Times New Roman" w:cs="Times New Roman"/>
          <w:color w:val="auto"/>
          <w:sz w:val="24"/>
          <w:szCs w:val="24"/>
          <w:lang w:eastAsia="en-GB"/>
        </w:rPr>
        <w:t>Differential analysis of the proteomic data</w:t>
      </w:r>
    </w:p>
    <w:p w14:paraId="5117616B" w14:textId="4FC51322"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 xml:space="preserve">DA of the proteomic data </w:t>
      </w:r>
      <w:r w:rsidR="009B59B5">
        <w:rPr>
          <w:rFonts w:ascii="Times New Roman" w:hAnsi="Times New Roman" w:cs="Times New Roman"/>
          <w:sz w:val="24"/>
          <w:szCs w:val="24"/>
          <w:lang w:eastAsia="en-GB"/>
        </w:rPr>
        <w:t xml:space="preserve">in R-3.6.3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r w:rsidR="00016455" w:rsidRPr="00A33ED3">
        <w:rPr>
          <w:rFonts w:ascii="Times New Roman" w:hAnsi="Times New Roman" w:cs="Times New Roman"/>
          <w:i/>
          <w:iCs/>
          <w:color w:val="000000"/>
          <w:sz w:val="24"/>
          <w:szCs w:val="24"/>
        </w:rPr>
        <w:t>limma</w:t>
      </w:r>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29F032A6" w:rsidR="00D54256" w:rsidRPr="00AB7B0F" w:rsidRDefault="00CF4DA2" w:rsidP="00A10ACD">
      <w:pPr>
        <w:pStyle w:val="Heading3"/>
        <w:numPr>
          <w:ilvl w:val="0"/>
          <w:numId w:val="9"/>
        </w:numPr>
        <w:spacing w:before="0" w:line="360" w:lineRule="auto"/>
        <w:jc w:val="both"/>
        <w:rPr>
          <w:rFonts w:ascii="Times New Roman" w:eastAsia="Times New Roman" w:hAnsi="Times New Roman" w:cs="Times New Roman"/>
          <w:i/>
          <w:iCs/>
          <w:color w:val="auto"/>
          <w:u w:val="single"/>
          <w:lang w:eastAsia="en-GB"/>
        </w:rPr>
      </w:pPr>
      <w:bookmarkStart w:id="15" w:name="_Toc44335344"/>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5"/>
    </w:p>
    <w:p w14:paraId="1300896E" w14:textId="13E11742" w:rsidR="00AF064E" w:rsidRPr="00AF064E" w:rsidRDefault="00A10ACD"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1 </w:t>
      </w:r>
      <w:r w:rsidR="00AF064E">
        <w:rPr>
          <w:rFonts w:ascii="Times New Roman" w:eastAsia="Times New Roman" w:hAnsi="Times New Roman" w:cs="Times New Roman"/>
          <w:color w:val="auto"/>
          <w:sz w:val="24"/>
          <w:szCs w:val="24"/>
          <w:lang w:eastAsia="en-GB"/>
        </w:rPr>
        <w:t>Combined pathway analysis of the metabolomic and proteomic data</w:t>
      </w:r>
    </w:p>
    <w:p w14:paraId="3852F7EB" w14:textId="78D52AD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MetaboAnalyst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 most likely altered biological pathways in the IR subjects compared to the IS subjects to be determined. </w:t>
      </w:r>
    </w:p>
    <w:p w14:paraId="396C20FA" w14:textId="59CBDB34" w:rsidR="00DC1A61" w:rsidRPr="00AB7B0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A. </w:t>
      </w:r>
      <w:r w:rsidR="00DC1A61"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 xml:space="preserve">identifiers from </w:t>
      </w:r>
      <w:r w:rsidR="00A74114">
        <w:rPr>
          <w:rFonts w:ascii="Times New Roman" w:eastAsia="Times New Roman" w:hAnsi="Times New Roman" w:cs="Times New Roman"/>
          <w:color w:val="FF9900"/>
          <w:sz w:val="24"/>
          <w:szCs w:val="24"/>
          <w:lang w:eastAsia="en-GB"/>
        </w:rPr>
        <w:t>commonly used</w:t>
      </w:r>
      <w:r w:rsidRPr="00AB7B0F">
        <w:rPr>
          <w:rFonts w:ascii="Times New Roman" w:eastAsia="Times New Roman" w:hAnsi="Times New Roman" w:cs="Times New Roman"/>
          <w:color w:val="FF9900"/>
          <w:sz w:val="24"/>
          <w:szCs w:val="24"/>
          <w:lang w:eastAsia="en-GB"/>
        </w:rPr>
        <w:t xml:space="preserve"> database</w:t>
      </w:r>
      <w:r w:rsidR="00E115B9">
        <w:rPr>
          <w:rFonts w:ascii="Times New Roman" w:eastAsia="Times New Roman" w:hAnsi="Times New Roman" w:cs="Times New Roman"/>
          <w:color w:val="FF9900"/>
          <w:sz w:val="24"/>
          <w:szCs w:val="24"/>
          <w:lang w:eastAsia="en-GB"/>
        </w:rPr>
        <w:t>s</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0428F706" w14:textId="279157A6"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w:t>
      </w:r>
      <w:r w:rsidR="004574A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Furthermore, som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i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654EE1">
        <w:rPr>
          <w:rFonts w:ascii="Times New Roman" w:eastAsia="Times New Roman" w:hAnsi="Times New Roman" w:cs="Times New Roman"/>
          <w:color w:val="000000"/>
          <w:sz w:val="24"/>
          <w:szCs w:val="24"/>
          <w:lang w:eastAsia="en-GB"/>
        </w:rPr>
        <w:t>C</w:t>
      </w:r>
      <w:r w:rsidRPr="00AB7B0F">
        <w:rPr>
          <w:rFonts w:ascii="Times New Roman" w:eastAsia="Times New Roman" w:hAnsi="Times New Roman" w:cs="Times New Roman"/>
          <w:color w:val="000000"/>
          <w:sz w:val="24"/>
          <w:szCs w:val="24"/>
          <w:lang w:eastAsia="en-GB"/>
        </w:rPr>
        <w:t>)</w:t>
      </w:r>
    </w:p>
    <w:p w14:paraId="3299424D" w14:textId="5898BFA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654EE1">
        <w:rPr>
          <w:rFonts w:ascii="Times New Roman" w:eastAsia="Times New Roman" w:hAnsi="Times New Roman" w:cs="Times New Roman"/>
          <w:color w:val="000000"/>
          <w:sz w:val="24"/>
          <w:szCs w:val="24"/>
          <w:lang w:eastAsia="en-GB"/>
        </w:rPr>
        <w:t>D</w:t>
      </w:r>
      <w:r w:rsidRPr="00AB7B0F">
        <w:rPr>
          <w:rFonts w:ascii="Times New Roman" w:eastAsia="Times New Roman" w:hAnsi="Times New Roman" w:cs="Times New Roman"/>
          <w:color w:val="000000"/>
          <w:sz w:val="24"/>
          <w:szCs w:val="24"/>
          <w:lang w:eastAsia="en-GB"/>
        </w:rPr>
        <w:t>). </w:t>
      </w:r>
    </w:p>
    <w:p w14:paraId="3C914263" w14:textId="77777777"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40B16B60" w:rsidR="008032C3" w:rsidRPr="008B36F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B. </w:t>
      </w:r>
      <w:r w:rsidR="001F5CFE">
        <w:rPr>
          <w:rFonts w:ascii="Times New Roman" w:eastAsia="Times New Roman" w:hAnsi="Times New Roman" w:cs="Times New Roman"/>
          <w:color w:val="auto"/>
          <w:sz w:val="24"/>
          <w:szCs w:val="24"/>
          <w:lang w:eastAsia="en-GB"/>
        </w:rPr>
        <w:t xml:space="preserve">Pathway analysis </w:t>
      </w:r>
    </w:p>
    <w:p w14:paraId="12BB52DF" w14:textId="0DE0717C"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16"/>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r w:rsidR="00DF6B97">
        <w:rPr>
          <w:rFonts w:ascii="Times New Roman" w:eastAsia="Times New Roman" w:hAnsi="Times New Roman" w:cs="Times New Roman"/>
          <w:color w:val="000000"/>
          <w:sz w:val="24"/>
          <w:szCs w:val="24"/>
          <w:lang w:eastAsia="en-GB"/>
        </w:rPr>
        <w:t xml:space="preserve">BridgeDb </w:t>
      </w:r>
      <w:r w:rsidR="00FE3BEE">
        <w:rPr>
          <w:rFonts w:ascii="Times New Roman" w:eastAsia="Times New Roman" w:hAnsi="Times New Roman" w:cs="Times New Roman"/>
          <w:color w:val="000000"/>
          <w:sz w:val="24"/>
          <w:szCs w:val="24"/>
          <w:lang w:eastAsia="en-GB"/>
        </w:rPr>
        <w:t xml:space="preserve">mapping databases for metabolites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E21360">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databases</w:t>
      </w:r>
      <w:r w:rsidR="00CF4DA2" w:rsidRPr="00AB7B0F">
        <w:rPr>
          <w:rFonts w:ascii="Times New Roman" w:eastAsia="Times New Roman" w:hAnsi="Times New Roman" w:cs="Times New Roman"/>
          <w:color w:val="000000"/>
          <w:sz w:val="24"/>
          <w:szCs w:val="24"/>
          <w:lang w:eastAsia="en-GB"/>
        </w:rPr>
        <w:t xml:space="preserve">. </w:t>
      </w:r>
      <w:commentRangeEnd w:id="16"/>
      <w:r w:rsidR="00080F1C">
        <w:rPr>
          <w:rStyle w:val="CommentReference"/>
        </w:rPr>
        <w:commentReference w:id="16"/>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ikiPathways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produced Z-scores for each pathway in the WikiPathways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r w:rsidR="00585304">
        <w:rPr>
          <w:rFonts w:ascii="Times New Roman" w:eastAsia="Times New Roman" w:hAnsi="Times New Roman" w:cs="Times New Roman"/>
          <w:color w:val="000000"/>
          <w:sz w:val="24"/>
          <w:szCs w:val="24"/>
          <w:lang w:eastAsia="en-GB"/>
        </w:rPr>
        <w:t>containig</w:t>
      </w:r>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n additional joint pathway analysis using MetaboAnalyst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6365C82B" w:rsidR="00242C10" w:rsidRPr="00AB7B0F" w:rsidRDefault="00A10ACD"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2 </w:t>
      </w:r>
      <w:r w:rsidR="00242C10"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ikiPathways link set </w:t>
      </w:r>
      <w:r w:rsidR="00CD2EE3">
        <w:rPr>
          <w:rFonts w:ascii="Times New Roman" w:eastAsia="Times New Roman" w:hAnsi="Times New Roman" w:cs="Times New Roman"/>
          <w:color w:val="000000"/>
          <w:sz w:val="24"/>
          <w:szCs w:val="24"/>
          <w:lang w:eastAsia="en-GB"/>
        </w:rPr>
        <w:t xml:space="preserve">in the Cytoscape </w:t>
      </w:r>
      <w:r w:rsidRPr="00AB7B0F">
        <w:rPr>
          <w:rFonts w:ascii="Times New Roman" w:eastAsia="Times New Roman" w:hAnsi="Times New Roman" w:cs="Times New Roman"/>
          <w:color w:val="000000"/>
          <w:sz w:val="24"/>
          <w:szCs w:val="24"/>
          <w:lang w:eastAsia="en-GB"/>
        </w:rPr>
        <w:t xml:space="preserve">CyTargetLinker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7F43FCF" w:rsidR="00AC225F" w:rsidRPr="00003DA5" w:rsidRDefault="00B63025" w:rsidP="00003D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19939916" w14:textId="0F960946" w:rsidR="00F76FC0" w:rsidRPr="00D23B46" w:rsidRDefault="00C402FD"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7" w:name="_Toc44335345"/>
      <w:r>
        <w:rPr>
          <w:rFonts w:ascii="Times New Roman" w:eastAsia="Times New Roman" w:hAnsi="Times New Roman" w:cs="Times New Roman"/>
          <w:i/>
          <w:iCs/>
          <w:color w:val="auto"/>
          <w:u w:val="single"/>
          <w:lang w:eastAsia="en-GB"/>
        </w:rPr>
        <w:lastRenderedPageBreak/>
        <w:t>Integrative analysis of the metabolic and metagenomic data</w:t>
      </w:r>
      <w:bookmarkEnd w:id="17"/>
    </w:p>
    <w:p w14:paraId="77E9DB94" w14:textId="367F45ED" w:rsidR="00C402FD" w:rsidRPr="00AB7B0F" w:rsidRDefault="00A10AC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6.1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7C60A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7FEB0AE3" w:rsidR="006C5EBA" w:rsidRDefault="004E36D3" w:rsidP="007C60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654EE1">
        <w:rPr>
          <w:rFonts w:ascii="Times New Roman" w:hAnsi="Times New Roman" w:cs="Times New Roman"/>
          <w:color w:val="000000"/>
          <w:sz w:val="24"/>
          <w:szCs w:val="24"/>
        </w:rPr>
        <w:t>B</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being included</w:t>
      </w:r>
      <w:r w:rsidR="00BD7CC7">
        <w:rPr>
          <w:rFonts w:ascii="Times New Roman" w:hAnsi="Times New Roman" w:cs="Times New Roman"/>
          <w:color w:val="000000"/>
          <w:sz w:val="24"/>
          <w:szCs w:val="24"/>
        </w:rPr>
        <w:t>, as explained before</w:t>
      </w:r>
      <w:r w:rsidR="0092080B">
        <w:rPr>
          <w:rFonts w:ascii="Times New Roman" w:hAnsi="Times New Roman" w:cs="Times New Roman"/>
          <w:color w:val="000000"/>
          <w:sz w:val="24"/>
          <w:szCs w:val="24"/>
        </w:rPr>
        <w:t xml:space="preserve">.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7F945C84" w:rsidR="00BB0566" w:rsidRPr="00901BB0" w:rsidRDefault="00A10ACD"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6.2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1A124925" w:rsidR="007C60A4" w:rsidRDefault="00E41F47" w:rsidP="00901BB0">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he filtered phyloseq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recognition of the corresponding features linking the 2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 xml:space="preserve">(penalyzed multivariate a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672A52">
      <w:pPr>
        <w:spacing w:line="360" w:lineRule="auto"/>
        <w:rPr>
          <w:rFonts w:ascii="Times New Roman" w:hAnsi="Times New Roman" w:cs="Times New Roman"/>
          <w:color w:val="000000"/>
          <w:sz w:val="24"/>
          <w:szCs w:val="24"/>
        </w:rPr>
      </w:pPr>
    </w:p>
    <w:p w14:paraId="013A760D" w14:textId="46044830" w:rsidR="00AC225F" w:rsidRDefault="00C92B69" w:rsidP="00672A52">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ere all performed using </w:t>
      </w:r>
      <w:r w:rsidRPr="00B04BF9">
        <w:rPr>
          <w:rFonts w:ascii="Times New Roman" w:eastAsia="Times New Roman" w:hAnsi="Times New Roman" w:cs="Times New Roman"/>
          <w:sz w:val="24"/>
          <w:szCs w:val="24"/>
          <w:lang w:eastAsia="en-GB"/>
        </w:rPr>
        <w:t>in R-3.6.3</w:t>
      </w:r>
      <w:r w:rsidR="002240C1" w:rsidRPr="00B04BF9">
        <w:rPr>
          <w:rFonts w:ascii="Times New Roman" w:eastAsia="Times New Roman" w:hAnsi="Times New Roman" w:cs="Times New Roman"/>
          <w:sz w:val="24"/>
          <w:szCs w:val="24"/>
          <w:lang w:eastAsia="en-GB"/>
        </w:rPr>
        <w:t xml:space="preserve"> </w:t>
      </w:r>
      <w:r w:rsidR="00FE7232" w:rsidRPr="00B04BF9">
        <w:rPr>
          <w:rFonts w:ascii="Times New Roman" w:eastAsia="Times New Roman" w:hAnsi="Times New Roman" w:cs="Times New Roman"/>
          <w:sz w:val="24"/>
          <w:szCs w:val="24"/>
          <w:lang w:eastAsia="en-GB"/>
        </w:rPr>
        <w:fldChar w:fldCharType="begin"/>
      </w:r>
      <w:r w:rsidR="00FE7232" w:rsidRPr="00B04BF9">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B04BF9">
        <w:rPr>
          <w:rFonts w:ascii="Times New Roman" w:eastAsia="Times New Roman" w:hAnsi="Times New Roman" w:cs="Times New Roman"/>
          <w:sz w:val="24"/>
          <w:szCs w:val="24"/>
          <w:lang w:eastAsia="en-GB"/>
        </w:rPr>
        <w:fldChar w:fldCharType="separate"/>
      </w:r>
      <w:r w:rsidR="00FE7232" w:rsidRPr="00B04BF9">
        <w:rPr>
          <w:rFonts w:ascii="Times New Roman" w:eastAsia="Times New Roman" w:hAnsi="Times New Roman" w:cs="Times New Roman"/>
          <w:noProof/>
          <w:sz w:val="24"/>
          <w:szCs w:val="24"/>
          <w:lang w:eastAsia="en-GB"/>
        </w:rPr>
        <w:t>(42)</w:t>
      </w:r>
      <w:r w:rsidR="00FE7232" w:rsidRPr="00B04BF9">
        <w:rPr>
          <w:rFonts w:ascii="Times New Roman" w:eastAsia="Times New Roman" w:hAnsi="Times New Roman" w:cs="Times New Roman"/>
          <w:sz w:val="24"/>
          <w:szCs w:val="24"/>
          <w:lang w:eastAsia="en-GB"/>
        </w:rPr>
        <w:fldChar w:fldCharType="end"/>
      </w:r>
      <w:r w:rsidRPr="00B04BF9">
        <w:rPr>
          <w:rFonts w:ascii="Times New Roman" w:eastAsia="Times New Roman" w:hAnsi="Times New Roman" w:cs="Times New Roman"/>
          <w:sz w:val="24"/>
          <w:szCs w:val="24"/>
          <w:lang w:eastAsia="en-GB"/>
        </w:rPr>
        <w:t xml:space="preserve">. </w:t>
      </w:r>
      <w:r w:rsidR="004479D2">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orresponding </w:t>
      </w:r>
      <w:r w:rsidR="00AC225F">
        <w:rPr>
          <w:rFonts w:ascii="Times New Roman" w:hAnsi="Times New Roman" w:cs="Times New Roman"/>
          <w:color w:val="000000"/>
          <w:sz w:val="24"/>
          <w:szCs w:val="24"/>
        </w:rPr>
        <w:t>R scripts</w:t>
      </w:r>
      <w:r w:rsidR="004479D2">
        <w:rPr>
          <w:rFonts w:ascii="Times New Roman" w:hAnsi="Times New Roman" w:cs="Times New Roman"/>
          <w:color w:val="000000"/>
          <w:sz w:val="24"/>
          <w:szCs w:val="24"/>
        </w:rPr>
        <w:t xml:space="preserve"> </w:t>
      </w:r>
      <w:r w:rsidR="009B59B5">
        <w:rPr>
          <w:rFonts w:ascii="Times New Roman" w:hAnsi="Times New Roman" w:cs="Times New Roman"/>
          <w:color w:val="000000"/>
          <w:sz w:val="24"/>
          <w:szCs w:val="24"/>
        </w:rPr>
        <w:t xml:space="preserve">can all be downloaded from </w:t>
      </w:r>
      <w:r w:rsidR="00901BB0">
        <w:rPr>
          <w:rFonts w:ascii="Times New Roman" w:hAnsi="Times New Roman" w:cs="Times New Roman"/>
          <w:color w:val="000000"/>
          <w:sz w:val="24"/>
          <w:szCs w:val="24"/>
        </w:rPr>
        <w:t>… (github link).</w:t>
      </w:r>
    </w:p>
    <w:p w14:paraId="750DD2C1" w14:textId="2E5B1B91" w:rsidR="008716E4" w:rsidRDefault="008716E4" w:rsidP="00672A52">
      <w:pPr>
        <w:spacing w:line="360" w:lineRule="auto"/>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18" w:name="_Toc44335346"/>
      <w:commentRangeStart w:id="19"/>
      <w:r>
        <w:rPr>
          <w:sz w:val="24"/>
          <w:szCs w:val="24"/>
          <w:u w:val="single"/>
        </w:rPr>
        <w:t>Results</w:t>
      </w:r>
      <w:r>
        <w:rPr>
          <w:b w:val="0"/>
          <w:bCs w:val="0"/>
          <w:sz w:val="24"/>
          <w:szCs w:val="24"/>
        </w:rPr>
        <w:t xml:space="preserve"> </w:t>
      </w:r>
      <w:commentRangeEnd w:id="19"/>
      <w:r w:rsidR="00415657">
        <w:rPr>
          <w:rStyle w:val="CommentReference"/>
          <w:rFonts w:asciiTheme="minorHAnsi" w:eastAsiaTheme="minorHAnsi" w:hAnsiTheme="minorHAnsi" w:cstheme="minorBidi"/>
          <w:b w:val="0"/>
          <w:bCs w:val="0"/>
          <w:lang w:eastAsia="en-US"/>
        </w:rPr>
        <w:commentReference w:id="19"/>
      </w:r>
      <w:bookmarkEnd w:id="18"/>
    </w:p>
    <w:p w14:paraId="69C0DD6A" w14:textId="11250634"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 </w:t>
      </w:r>
      <w:r w:rsidRPr="00192BF2">
        <w:rPr>
          <w:rFonts w:ascii="Times New Roman" w:eastAsia="Times New Roman" w:hAnsi="Times New Roman" w:cs="Times New Roman"/>
          <w:sz w:val="24"/>
          <w:szCs w:val="24"/>
          <w:lang w:eastAsia="en-GB"/>
        </w:rPr>
        <w:t>Moreover, the proteome data included 302 proteins annotated with HGNC symbols while the metabolome data was reduced from 724 metabolites to 323 metabolites after excluding those with no HMDB identifier specified.</w:t>
      </w:r>
    </w:p>
    <w:p w14:paraId="26FB1E99" w14:textId="77777777"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after excluding those with a </w:t>
      </w:r>
      <w:r>
        <w:rPr>
          <w:rFonts w:ascii="Times New Roman" w:eastAsia="Times New Roman" w:hAnsi="Times New Roman" w:cs="Times New Roman"/>
          <w:color w:val="000000"/>
          <w:sz w:val="24"/>
          <w:szCs w:val="24"/>
          <w:lang w:eastAsia="en-GB"/>
        </w:rPr>
        <w:lastRenderedPageBreak/>
        <w:t>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phyloseq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6CC096EF" w:rsidR="008716E4" w:rsidRDefault="008716E4" w:rsidP="00F860BB">
      <w:pPr>
        <w:pStyle w:val="Heading3"/>
        <w:spacing w:line="360" w:lineRule="auto"/>
        <w:jc w:val="both"/>
        <w:rPr>
          <w:rFonts w:ascii="Times New Roman" w:eastAsia="Times New Roman" w:hAnsi="Times New Roman" w:cs="Times New Roman"/>
          <w:i/>
          <w:iCs/>
          <w:color w:val="auto"/>
          <w:u w:val="single"/>
          <w:lang w:eastAsia="en-GB"/>
        </w:rPr>
      </w:pPr>
      <w:bookmarkStart w:id="20" w:name="_Toc44335347"/>
      <w:r>
        <w:rPr>
          <w:rFonts w:ascii="Times New Roman" w:eastAsia="Times New Roman" w:hAnsi="Times New Roman" w:cs="Times New Roman"/>
          <w:i/>
          <w:iCs/>
          <w:color w:val="auto"/>
          <w:u w:val="single"/>
          <w:lang w:eastAsia="en-GB"/>
        </w:rPr>
        <w:t>Identification of differences in the gut microbiome of IR and IS subjects</w:t>
      </w:r>
      <w:bookmarkEnd w:id="20"/>
    </w:p>
    <w:p w14:paraId="211272AC"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PCoA. This PCoA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396FD21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2: </w:t>
      </w:r>
      <w:r w:rsidRPr="006A5585">
        <w:rPr>
          <w:rFonts w:ascii="Times New Roman" w:eastAsia="Times New Roman" w:hAnsi="Times New Roman" w:cs="Times New Roman"/>
          <w:b/>
          <w:bCs/>
          <w:i/>
          <w:iCs/>
          <w:color w:val="000000"/>
          <w:sz w:val="24"/>
          <w:szCs w:val="24"/>
          <w:lang w:eastAsia="en-GB"/>
        </w:rPr>
        <w:t>Principal Coordinate Analysis (PCoA) based on Bray-Curtis dissimilarity illustrating the separation in the microbial composition of the insulin resistant (IR) and insulin sensitive (IS) samples.</w:t>
      </w:r>
      <w:r>
        <w:rPr>
          <w:rFonts w:ascii="Times New Roman" w:eastAsia="Times New Roman" w:hAnsi="Times New Roman" w:cs="Times New Roman"/>
          <w:i/>
          <w:iCs/>
          <w:color w:val="000000"/>
          <w:sz w:val="24"/>
          <w:szCs w:val="24"/>
          <w:lang w:eastAsia="en-GB"/>
        </w:rPr>
        <w:t xml:space="preserve"> V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560ED1E0"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3: </w:t>
      </w:r>
      <w:r w:rsidRPr="00E419F4">
        <w:rPr>
          <w:rFonts w:ascii="Times New Roman" w:eastAsia="Times New Roman" w:hAnsi="Times New Roman" w:cs="Times New Roman"/>
          <w:b/>
          <w:bCs/>
          <w:i/>
          <w:iCs/>
          <w:color w:val="000000"/>
          <w:sz w:val="24"/>
          <w:szCs w:val="24"/>
          <w:lang w:eastAsia="en-GB"/>
        </w:rPr>
        <w:t>bar plots depicting the variation in the absolute microbial abundance and in the absolute phyla abundances across the A) insulin resistant (IR) samples and B) the insulin sensitive (IS) samples</w:t>
      </w:r>
      <w:r>
        <w:rPr>
          <w:rFonts w:ascii="Times New Roman" w:eastAsia="Times New Roman" w:hAnsi="Times New Roman" w:cs="Times New Roman"/>
          <w:i/>
          <w:iCs/>
          <w:color w:val="000000"/>
          <w:sz w:val="24"/>
          <w:szCs w:val="24"/>
          <w:lang w:eastAsia="en-GB"/>
        </w:rPr>
        <w:t>. </w:t>
      </w:r>
    </w:p>
    <w:p w14:paraId="061C227D" w14:textId="4419B6B5"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the IR samples compared to the IS samples (Figure 4.B) while the </w:t>
      </w:r>
      <w:r w:rsidRPr="0073732F">
        <w:rPr>
          <w:rFonts w:ascii="Times New Roman" w:eastAsia="Times New Roman" w:hAnsi="Times New Roman" w:cs="Times New Roman"/>
          <w:i/>
          <w:iCs/>
          <w:color w:val="000000"/>
          <w:sz w:val="24"/>
          <w:szCs w:val="24"/>
          <w:lang w:eastAsia="en-GB"/>
        </w:rPr>
        <w:t>Verrucomicrobia</w:t>
      </w:r>
      <w:r>
        <w:rPr>
          <w:rFonts w:ascii="Times New Roman" w:eastAsia="Times New Roman" w:hAnsi="Times New Roman" w:cs="Times New Roman"/>
          <w:color w:val="000000"/>
          <w:sz w:val="24"/>
          <w:szCs w:val="24"/>
          <w:lang w:eastAsia="en-GB"/>
        </w:rPr>
        <w:t xml:space="preserve"> were more abundant in the IR samples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4: </w:t>
      </w:r>
      <w:r w:rsidRPr="00E419F4">
        <w:rPr>
          <w:rFonts w:ascii="Times New Roman" w:eastAsia="Times New Roman" w:hAnsi="Times New Roman" w:cs="Times New Roman"/>
          <w:b/>
          <w:bCs/>
          <w:i/>
          <w:iCs/>
          <w:color w:val="000000"/>
          <w:sz w:val="24"/>
          <w:szCs w:val="24"/>
          <w:lang w:eastAsia="en-GB"/>
        </w:rPr>
        <w:t>box plots representing the differences in mean phylum abundance between the insulin resistant (IR) and insulin sensitive (IS) group</w:t>
      </w:r>
      <w:r>
        <w:rPr>
          <w:rFonts w:ascii="Times New Roman" w:eastAsia="Times New Roman" w:hAnsi="Times New Roman" w:cs="Times New Roman"/>
          <w:i/>
          <w:iCs/>
          <w:color w:val="000000"/>
          <w:sz w:val="24"/>
          <w:szCs w:val="24"/>
          <w:lang w:eastAsia="en-GB"/>
        </w:rPr>
        <w:t>. Significant p-values (p &lt; 0.05) are indicated by *** = p &lt; 0.0001, ** = p &lt; 0.001 or * = p &lt; 0.01. </w:t>
      </w:r>
    </w:p>
    <w:p w14:paraId="3D7C51AA" w14:textId="1768354F"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the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0DC2E542"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E419F4">
        <w:rPr>
          <w:rFonts w:ascii="Times New Roman" w:eastAsia="Times New Roman" w:hAnsi="Times New Roman" w:cs="Times New Roman"/>
          <w:b/>
          <w:bCs/>
          <w:i/>
          <w:iCs/>
          <w:sz w:val="24"/>
          <w:szCs w:val="24"/>
          <w:lang w:eastAsia="en-GB"/>
        </w:rPr>
        <w:t xml:space="preserve">bar plot of the </w:t>
      </w:r>
      <w:r w:rsidR="006130E5" w:rsidRPr="00E419F4">
        <w:rPr>
          <w:rFonts w:ascii="Times New Roman" w:eastAsia="Times New Roman" w:hAnsi="Times New Roman" w:cs="Times New Roman"/>
          <w:b/>
          <w:bCs/>
          <w:i/>
          <w:iCs/>
          <w:sz w:val="24"/>
          <w:szCs w:val="24"/>
          <w:lang w:eastAsia="en-GB"/>
        </w:rPr>
        <w:t>Operational Taxonomic Units (</w:t>
      </w:r>
      <w:r w:rsidR="00B360D4" w:rsidRPr="00E419F4">
        <w:rPr>
          <w:rFonts w:ascii="Times New Roman" w:eastAsia="Times New Roman" w:hAnsi="Times New Roman" w:cs="Times New Roman"/>
          <w:b/>
          <w:bCs/>
          <w:i/>
          <w:iCs/>
          <w:sz w:val="24"/>
          <w:szCs w:val="24"/>
          <w:lang w:eastAsia="en-GB"/>
        </w:rPr>
        <w:t>OTUs</w:t>
      </w:r>
      <w:r w:rsidR="006130E5" w:rsidRPr="00E419F4">
        <w:rPr>
          <w:rFonts w:ascii="Times New Roman" w:eastAsia="Times New Roman" w:hAnsi="Times New Roman" w:cs="Times New Roman"/>
          <w:b/>
          <w:bCs/>
          <w:i/>
          <w:iCs/>
          <w:sz w:val="24"/>
          <w:szCs w:val="24"/>
          <w:lang w:eastAsia="en-GB"/>
        </w:rPr>
        <w:t>)</w:t>
      </w:r>
      <w:r w:rsidRPr="00E419F4">
        <w:rPr>
          <w:rFonts w:ascii="Times New Roman" w:eastAsia="Times New Roman" w:hAnsi="Times New Roman" w:cs="Times New Roman"/>
          <w:b/>
          <w:bCs/>
          <w:i/>
          <w:iCs/>
          <w:sz w:val="24"/>
          <w:szCs w:val="24"/>
          <w:lang w:eastAsia="en-GB"/>
        </w:rPr>
        <w:t xml:space="preserve"> </w:t>
      </w:r>
      <w:r w:rsidR="00E419F4" w:rsidRPr="00E419F4">
        <w:rPr>
          <w:rFonts w:ascii="Times New Roman" w:eastAsia="Times New Roman" w:hAnsi="Times New Roman" w:cs="Times New Roman"/>
          <w:b/>
          <w:bCs/>
          <w:i/>
          <w:iCs/>
          <w:sz w:val="24"/>
          <w:szCs w:val="24"/>
          <w:lang w:eastAsia="en-GB"/>
        </w:rPr>
        <w:t>contrbuting</w:t>
      </w:r>
      <w:r w:rsidRPr="00E419F4">
        <w:rPr>
          <w:rFonts w:ascii="Times New Roman" w:eastAsia="Times New Roman" w:hAnsi="Times New Roman" w:cs="Times New Roman"/>
          <w:b/>
          <w:bCs/>
          <w:i/>
          <w:iCs/>
          <w:sz w:val="24"/>
          <w:szCs w:val="24"/>
          <w:lang w:eastAsia="en-GB"/>
        </w:rPr>
        <w:t xml:space="preserve"> the most to the separation between the insulin resistant </w:t>
      </w:r>
      <w:r w:rsidR="00721486" w:rsidRPr="00E419F4">
        <w:rPr>
          <w:rFonts w:ascii="Times New Roman" w:eastAsia="Times New Roman" w:hAnsi="Times New Roman" w:cs="Times New Roman"/>
          <w:b/>
          <w:bCs/>
          <w:i/>
          <w:iCs/>
          <w:sz w:val="24"/>
          <w:szCs w:val="24"/>
          <w:lang w:eastAsia="en-GB"/>
        </w:rPr>
        <w:t xml:space="preserve">(IR) </w:t>
      </w:r>
      <w:r w:rsidRPr="00E419F4">
        <w:rPr>
          <w:rFonts w:ascii="Times New Roman" w:eastAsia="Times New Roman" w:hAnsi="Times New Roman" w:cs="Times New Roman"/>
          <w:b/>
          <w:bCs/>
          <w:i/>
          <w:iCs/>
          <w:sz w:val="24"/>
          <w:szCs w:val="24"/>
          <w:lang w:eastAsia="en-GB"/>
        </w:rPr>
        <w:t xml:space="preserve">and insulin sensitive </w:t>
      </w:r>
      <w:r w:rsidR="00721486" w:rsidRPr="00E419F4">
        <w:rPr>
          <w:rFonts w:ascii="Times New Roman" w:eastAsia="Times New Roman" w:hAnsi="Times New Roman" w:cs="Times New Roman"/>
          <w:b/>
          <w:bCs/>
          <w:i/>
          <w:iCs/>
          <w:sz w:val="24"/>
          <w:szCs w:val="24"/>
          <w:lang w:eastAsia="en-GB"/>
        </w:rPr>
        <w:t xml:space="preserve">(IS) </w:t>
      </w:r>
      <w:r w:rsidRPr="00E419F4">
        <w:rPr>
          <w:rFonts w:ascii="Times New Roman" w:eastAsia="Times New Roman" w:hAnsi="Times New Roman" w:cs="Times New Roman"/>
          <w:b/>
          <w:bCs/>
          <w:i/>
          <w:iCs/>
          <w:sz w:val="24"/>
          <w:szCs w:val="24"/>
          <w:lang w:eastAsia="en-GB"/>
        </w:rPr>
        <w:t>group</w:t>
      </w:r>
      <w:r w:rsidRPr="00857FDE">
        <w:rPr>
          <w:rFonts w:ascii="Times New Roman" w:eastAsia="Times New Roman" w:hAnsi="Times New Roman" w:cs="Times New Roman"/>
          <w:i/>
          <w:iCs/>
          <w:sz w:val="24"/>
          <w:szCs w:val="24"/>
          <w:lang w:eastAsia="en-GB"/>
        </w:rPr>
        <w:t>.</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1" w:name="_Toc44335348"/>
      <w:r>
        <w:rPr>
          <w:rFonts w:ascii="Times New Roman" w:eastAsia="Times New Roman" w:hAnsi="Times New Roman" w:cs="Times New Roman"/>
          <w:i/>
          <w:iCs/>
          <w:color w:val="auto"/>
          <w:u w:val="single"/>
          <w:lang w:eastAsia="en-GB"/>
        </w:rPr>
        <w:t>Identification of differences in metabolome of IR and IS subjects</w:t>
      </w:r>
      <w:bookmarkEnd w:id="21"/>
    </w:p>
    <w:p w14:paraId="6DAAC212" w14:textId="0C8DB461"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p &lt; 0.05) in the IR group compared to the IS group: 21 were less abundant (logFC &lt; 0) and 19 more abundant in the IR condition (logFC &gt; 0) </w:t>
      </w:r>
      <w:r w:rsidR="00A4746A" w:rsidRPr="000B194A">
        <w:rPr>
          <w:rFonts w:ascii="Times New Roman" w:eastAsia="Times New Roman" w:hAnsi="Times New Roman" w:cs="Times New Roman"/>
          <w:color w:val="000000"/>
          <w:sz w:val="24"/>
          <w:szCs w:val="24"/>
          <w:lang w:eastAsia="en-GB"/>
        </w:rPr>
        <w:t xml:space="preserve">(Appendix </w:t>
      </w:r>
      <w:r w:rsidR="00F82623">
        <w:rPr>
          <w:rFonts w:ascii="Times New Roman" w:eastAsia="Times New Roman" w:hAnsi="Times New Roman" w:cs="Times New Roman"/>
          <w:color w:val="000000"/>
          <w:sz w:val="24"/>
          <w:szCs w:val="24"/>
          <w:lang w:eastAsia="en-GB"/>
        </w:rPr>
        <w:t>E</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a logFC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 with 5 also having a logFC suggesting a sufficient change in abundance (Table 1</w:t>
      </w:r>
      <w:r w:rsidR="00CC7F8E">
        <w:rPr>
          <w:rFonts w:ascii="Times New Roman" w:eastAsia="Times New Roman" w:hAnsi="Times New Roman" w:cs="Times New Roman"/>
          <w:color w:val="000000"/>
          <w:sz w:val="24"/>
          <w:szCs w:val="24"/>
          <w:lang w:eastAsia="en-GB"/>
        </w:rPr>
        <w:t xml:space="preserve">, Appendix </w:t>
      </w:r>
      <w:r w:rsidR="00F82623">
        <w:rPr>
          <w:rFonts w:ascii="Times New Roman" w:eastAsia="Times New Roman" w:hAnsi="Times New Roman" w:cs="Times New Roman"/>
          <w:color w:val="000000"/>
          <w:sz w:val="24"/>
          <w:szCs w:val="24"/>
          <w:lang w:eastAsia="en-GB"/>
        </w:rPr>
        <w:t>E</w:t>
      </w:r>
      <w:r w:rsidR="008716E4" w:rsidRPr="000B194A">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522956E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Table 1: table specifying the sufficiently less abundant (logFC &lt; -0.50, blue cells) and sufficiently more abundant (logFC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logFC</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22:6(4Z,7Z,10Z,13Z,16Z,19Z))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16:0)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LysoPE(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20:3(11Z,14Z,17Z))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LysoPE(0:0/22:0)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LysoPC(20:0/0:0) (Lysophospholip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r w:rsidR="00001B10">
        <w:rPr>
          <w:rFonts w:ascii="Times New Roman" w:eastAsia="Times New Roman" w:hAnsi="Times New Roman" w:cs="Times New Roman"/>
          <w:i/>
          <w:iCs/>
          <w:color w:val="000000"/>
          <w:sz w:val="24"/>
          <w:szCs w:val="24"/>
          <w:lang w:eastAsia="en-GB"/>
        </w:rPr>
        <w:t xml:space="preserve">logFC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22" w:name="_Toc44335349"/>
      <w:r>
        <w:rPr>
          <w:rFonts w:ascii="Times New Roman" w:eastAsia="Times New Roman" w:hAnsi="Times New Roman" w:cs="Times New Roman"/>
          <w:i/>
          <w:iCs/>
          <w:color w:val="auto"/>
          <w:u w:val="single"/>
          <w:lang w:eastAsia="en-GB"/>
        </w:rPr>
        <w:t>Identification of differences in proteome of IR and IS subjects</w:t>
      </w:r>
      <w:bookmarkEnd w:id="22"/>
    </w:p>
    <w:p w14:paraId="29914B32" w14:textId="449F9834"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rom the DA using limma, 23 proteins were significantly altered in the IR condition compared to the IS condition based on 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 xml:space="preserve">of these proteins were more abundant in the IR subjects (logFC &gt; 0) and 10, less abundant (logFC &lt; 0) </w:t>
      </w:r>
      <w:r w:rsidR="00A4746A">
        <w:rPr>
          <w:rFonts w:ascii="Times New Roman" w:eastAsia="Times New Roman" w:hAnsi="Times New Roman" w:cs="Times New Roman"/>
          <w:color w:val="000000"/>
          <w:sz w:val="24"/>
          <w:szCs w:val="24"/>
          <w:lang w:eastAsia="en-GB"/>
        </w:rPr>
        <w:t xml:space="preserve">(Appendix </w:t>
      </w:r>
      <w:r w:rsidR="00F82623">
        <w:rPr>
          <w:rFonts w:ascii="Times New Roman" w:eastAsia="Times New Roman" w:hAnsi="Times New Roman" w:cs="Times New Roman"/>
          <w:color w:val="000000"/>
          <w:sz w:val="24"/>
          <w:szCs w:val="24"/>
          <w:lang w:eastAsia="en-GB"/>
        </w:rPr>
        <w:t>F</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When a sufficient change was deemed to be a logFC &gt; 0.50 or &lt; -0.50, 3 of the significantly altered proteins remained: LPA and SHBG were both less abundant in the IR condition (logFC = -1.074 and -0.522, respectively) while APOC4 was more abundant in the IR condition (logFC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3" w:name="_Toc44335350"/>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23"/>
      <w:r>
        <w:rPr>
          <w:rFonts w:ascii="Times New Roman" w:eastAsia="Times New Roman" w:hAnsi="Times New Roman" w:cs="Times New Roman"/>
          <w:i/>
          <w:iCs/>
          <w:color w:val="auto"/>
          <w:u w:val="single"/>
          <w:lang w:eastAsia="en-GB"/>
        </w:rPr>
        <w:t> </w:t>
      </w:r>
    </w:p>
    <w:p w14:paraId="41414FE6"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Combined pathway analysis of the proteome and metabolome data was done using PathVisio and MetaboAnalyst. </w:t>
      </w:r>
    </w:p>
    <w:p w14:paraId="01A2F556" w14:textId="22A098FF"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run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31EDF447"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able 2: Significantly altered pathways (1.96 &lt; Z-score &lt; -1.96) and the associated significantly altered compounds (p &lt; 0.05</w:t>
      </w:r>
      <w:r w:rsidR="00080AF7">
        <w:rPr>
          <w:rFonts w:ascii="Times New Roman" w:eastAsia="Times New Roman" w:hAnsi="Times New Roman" w:cs="Times New Roman"/>
          <w:i/>
          <w:iCs/>
          <w:color w:val="000000"/>
          <w:sz w:val="24"/>
          <w:szCs w:val="24"/>
          <w:lang w:eastAsia="en-GB"/>
        </w:rPr>
        <w:t>)</w:t>
      </w:r>
      <w:r w:rsidR="000B1DE3">
        <w:rPr>
          <w:rFonts w:ascii="Times New Roman" w:eastAsia="Times New Roman" w:hAnsi="Times New Roman" w:cs="Times New Roman"/>
          <w:i/>
          <w:iCs/>
          <w:color w:val="000000"/>
          <w:sz w:val="24"/>
          <w:szCs w:val="24"/>
          <w:lang w:eastAsia="en-GB"/>
        </w:rPr>
        <w:t xml:space="preserve"> from the combined pathway analysis using PathVisio</w:t>
      </w:r>
      <w:r w:rsidR="00080AF7">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ChE</w:t>
            </w:r>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shd w:val="clear" w:color="auto" w:fill="FFFFFF"/>
                <w:lang w:eastAsia="en-GB"/>
              </w:rPr>
              <w:t>Sphinganine</w:t>
            </w:r>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LysoPC(20:0/0:0)</w:t>
            </w:r>
          </w:p>
          <w:p w14:paraId="1A237BE2"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329BB1C6" w:rsidR="00080AF7" w:rsidRDefault="00080AF7" w:rsidP="000B1DE3">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he common name for each metabolite is given </w:t>
      </w:r>
      <w:r w:rsidR="006A0A13">
        <w:rPr>
          <w:rFonts w:ascii="Times New Roman" w:eastAsia="Times New Roman" w:hAnsi="Times New Roman" w:cs="Times New Roman"/>
          <w:i/>
          <w:iCs/>
          <w:color w:val="000000"/>
          <w:sz w:val="24"/>
          <w:szCs w:val="24"/>
          <w:lang w:eastAsia="en-GB"/>
        </w:rPr>
        <w:t xml:space="preserve">and </w:t>
      </w:r>
      <w:r>
        <w:rPr>
          <w:rFonts w:ascii="Times New Roman" w:eastAsia="Times New Roman" w:hAnsi="Times New Roman" w:cs="Times New Roman"/>
          <w:i/>
          <w:iCs/>
          <w:color w:val="000000"/>
          <w:sz w:val="24"/>
          <w:szCs w:val="24"/>
          <w:lang w:eastAsia="en-GB"/>
        </w:rPr>
        <w:t>proteins are annotated using HGNC symbols.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MetaboAnalyst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A6DE284"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Table 3: List of significantly altered pathways ( p &lt; 0.05) </w:t>
      </w:r>
      <w:r w:rsidR="003025F6">
        <w:rPr>
          <w:rFonts w:ascii="Times New Roman" w:eastAsia="Times New Roman" w:hAnsi="Times New Roman" w:cs="Times New Roman"/>
          <w:i/>
          <w:iCs/>
          <w:color w:val="000000"/>
          <w:sz w:val="24"/>
          <w:szCs w:val="24"/>
          <w:lang w:eastAsia="en-GB"/>
        </w:rPr>
        <w:t xml:space="preserve">and the associated significantly altered compounds (p &lt; 0.05) </w:t>
      </w:r>
      <w:r>
        <w:rPr>
          <w:rFonts w:ascii="Times New Roman" w:eastAsia="Times New Roman" w:hAnsi="Times New Roman" w:cs="Times New Roman"/>
          <w:i/>
          <w:iCs/>
          <w:color w:val="000000"/>
          <w:sz w:val="24"/>
          <w:szCs w:val="24"/>
          <w:lang w:eastAsia="en-GB"/>
        </w:rPr>
        <w:t>from the combined pathway analysis using MetaboAnalyst</w:t>
      </w:r>
      <w:r w:rsidR="00BD5CE7">
        <w:rPr>
          <w:rFonts w:ascii="Times New Roman" w:eastAsia="Times New Roman" w:hAnsi="Times New Roman" w:cs="Times New Roman"/>
          <w:i/>
          <w:iCs/>
          <w:color w:val="000000"/>
          <w:sz w:val="24"/>
          <w:szCs w:val="24"/>
          <w:lang w:eastAsia="en-GB"/>
        </w:rPr>
        <w:t>.</w:t>
      </w:r>
      <w:r>
        <w:rPr>
          <w:rFonts w:ascii="Times New Roman" w:eastAsia="Times New Roman" w:hAnsi="Times New Roman" w:cs="Times New Roman"/>
          <w:i/>
          <w:iCs/>
          <w:color w:val="000000"/>
          <w:sz w:val="24"/>
          <w:szCs w:val="24"/>
          <w:lang w:eastAsia="en-GB"/>
        </w:rPr>
        <w:t xml:space="preserve"> </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lang w:eastAsia="en-GB"/>
              </w:rPr>
              <w:t>Sphinganine</w:t>
            </w:r>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6497D8B6" w14:textId="713A4CB4" w:rsidR="00BD5CE7" w:rsidRDefault="00BD5CE7" w:rsidP="00BD5CE7">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The common name for each metabolite is given. Arrows indicate compounds more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and less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in the IR condition.</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461F79EF"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ince overrepresentation analysis can bury information concerning pathways that it deems to not be significantly altered, an extended network analysis of the significantly altered proteins was performed to uncover alterations in biological pathways that may have been lost in this analysis. The results revealed the human complement system and the complement and coagulation cascades pathways to possess the highest out-degree values: the first of these pathways having a value of 5 and the second a value of 4. Both pathways involved CFH and F10, with the 3 remaining proteins involved in the human complement system being C4A, APOA1 and VTN and the 2 remaining proteins in the complement and coagulation cascades pathway being SERPIND1 and C1QB.</w:t>
      </w:r>
      <w:r w:rsidR="0084182A">
        <w:rPr>
          <w:rFonts w:ascii="Times New Roman" w:eastAsia="Times New Roman" w:hAnsi="Times New Roman" w:cs="Times New Roman"/>
          <w:color w:val="000000"/>
          <w:sz w:val="24"/>
          <w:szCs w:val="24"/>
          <w:lang w:eastAsia="en-GB"/>
        </w:rPr>
        <w:t xml:space="preserve"> All of these proteins were </w:t>
      </w:r>
      <w:r w:rsidR="00AE6607">
        <w:rPr>
          <w:rFonts w:ascii="Times New Roman" w:eastAsia="Times New Roman" w:hAnsi="Times New Roman" w:cs="Times New Roman"/>
          <w:color w:val="000000"/>
          <w:sz w:val="24"/>
          <w:szCs w:val="24"/>
          <w:lang w:eastAsia="en-GB"/>
        </w:rPr>
        <w:t xml:space="preserve">more abundant in the IR condition compared to the IS condition (logFC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r w:rsidR="00722B83">
        <w:rPr>
          <w:rFonts w:ascii="Times New Roman" w:eastAsia="Times New Roman" w:hAnsi="Times New Roman" w:cs="Times New Roman"/>
          <w:color w:val="000000"/>
          <w:sz w:val="24"/>
          <w:szCs w:val="24"/>
          <w:lang w:eastAsia="en-GB"/>
        </w:rPr>
        <w:t>wich were less abundant in the IR condition (logFC &lt; 0)</w:t>
      </w:r>
      <w:r w:rsidR="002F5BD2">
        <w:rPr>
          <w:rFonts w:ascii="Times New Roman" w:eastAsia="Times New Roman" w:hAnsi="Times New Roman" w:cs="Times New Roman"/>
          <w:color w:val="000000"/>
          <w:sz w:val="24"/>
          <w:szCs w:val="24"/>
          <w:lang w:eastAsia="en-GB"/>
        </w:rPr>
        <w:t xml:space="preserve"> (Appendix </w:t>
      </w:r>
      <w:r w:rsidR="00816A31">
        <w:rPr>
          <w:rFonts w:ascii="Times New Roman" w:eastAsia="Times New Roman" w:hAnsi="Times New Roman" w:cs="Times New Roman"/>
          <w:color w:val="000000"/>
          <w:sz w:val="24"/>
          <w:szCs w:val="24"/>
          <w:lang w:eastAsia="en-GB"/>
        </w:rPr>
        <w:t>F</w:t>
      </w:r>
      <w:r w:rsidR="002F5BD2">
        <w:rPr>
          <w:rFonts w:ascii="Times New Roman" w:eastAsia="Times New Roman" w:hAnsi="Times New Roman" w:cs="Times New Roman"/>
          <w:color w:val="000000"/>
          <w:sz w:val="24"/>
          <w:szCs w:val="24"/>
          <w:lang w:eastAsia="en-GB"/>
        </w:rPr>
        <w:t>)</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4" w:name="_Toc44335351"/>
      <w:r>
        <w:rPr>
          <w:rFonts w:ascii="Times New Roman" w:eastAsia="Times New Roman" w:hAnsi="Times New Roman" w:cs="Times New Roman"/>
          <w:i/>
          <w:iCs/>
          <w:color w:val="auto"/>
          <w:u w:val="single"/>
          <w:lang w:eastAsia="en-GB"/>
        </w:rPr>
        <w:t>Identification of associated microbes and metabolites</w:t>
      </w:r>
      <w:bookmarkEnd w:id="24"/>
      <w:r>
        <w:rPr>
          <w:rFonts w:ascii="Times New Roman" w:eastAsia="Times New Roman" w:hAnsi="Times New Roman" w:cs="Times New Roman"/>
          <w:i/>
          <w:iCs/>
          <w:color w:val="auto"/>
          <w:u w:val="single"/>
          <w:lang w:eastAsia="en-GB"/>
        </w:rPr>
        <w:t> </w:t>
      </w:r>
    </w:p>
    <w:p w14:paraId="617424FE" w14:textId="6E33403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D018A0">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of these metabolites were monoacylglycerols with the remaining metabolites being arachidonic acid and 2-arachidonoylglycerol (2-AG). One of these monoacylglycerols (MG(0:0/14:1(9Z)/0:0)) as well as 2-AG were also shown to have significantly different abundances between the 2 groups by the DA (p &lt; 0.05). </w:t>
      </w:r>
    </w:p>
    <w:p w14:paraId="783D616A" w14:textId="580C31D0" w:rsidR="008716E4" w:rsidRDefault="008716E4" w:rsidP="00927A13">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Pr>
          <w:rFonts w:ascii="Times New Roman" w:eastAsia="Times New Roman" w:hAnsi="Times New Roman" w:cs="Times New Roman"/>
          <w:color w:val="FF9900"/>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r w:rsidRPr="001A7D00">
        <w:rPr>
          <w:rFonts w:ascii="Times New Roman" w:eastAsia="Times New Roman" w:hAnsi="Times New Roman" w:cs="Times New Roman"/>
          <w:i/>
          <w:iCs/>
          <w:color w:val="000000"/>
          <w:sz w:val="24"/>
          <w:szCs w:val="24"/>
          <w:lang w:eastAsia="en-GB"/>
        </w:rPr>
        <w:t>Faecalibacterium</w:t>
      </w:r>
      <w:r>
        <w:rPr>
          <w:rFonts w:ascii="Times New Roman" w:eastAsia="Times New Roman" w:hAnsi="Times New Roman" w:cs="Times New Roman"/>
          <w:color w:val="000000"/>
          <w:sz w:val="24"/>
          <w:szCs w:val="24"/>
          <w:lang w:eastAsia="en-GB"/>
        </w:rPr>
        <w:t xml:space="preserve"> </w:t>
      </w:r>
      <w:r w:rsidRPr="001A7D00">
        <w:rPr>
          <w:rFonts w:ascii="Times New Roman" w:eastAsia="Times New Roman" w:hAnsi="Times New Roman" w:cs="Times New Roman"/>
          <w:i/>
          <w:iCs/>
          <w:color w:val="000000"/>
          <w:sz w:val="24"/>
          <w:szCs w:val="24"/>
          <w:lang w:eastAsia="en-GB"/>
        </w:rPr>
        <w:t>prausnitzii</w:t>
      </w:r>
      <w:r>
        <w:rPr>
          <w:rFonts w:ascii="Times New Roman" w:eastAsia="Times New Roman" w:hAnsi="Times New Roman" w:cs="Times New Roman"/>
          <w:color w:val="000000"/>
          <w:sz w:val="24"/>
          <w:szCs w:val="24"/>
          <w:lang w:eastAsia="en-GB"/>
        </w:rPr>
        <w:t xml:space="preserve">, 3 were </w:t>
      </w:r>
      <w:r w:rsidRPr="001A7D00">
        <w:rPr>
          <w:rFonts w:ascii="Times New Roman" w:eastAsia="Times New Roman" w:hAnsi="Times New Roman" w:cs="Times New Roman"/>
          <w:i/>
          <w:iCs/>
          <w:color w:val="000000"/>
          <w:sz w:val="24"/>
          <w:szCs w:val="24"/>
          <w:lang w:eastAsia="en-GB"/>
        </w:rPr>
        <w:t>Oscillospira</w:t>
      </w:r>
      <w:r>
        <w:rPr>
          <w:rFonts w:ascii="Times New Roman" w:eastAsia="Times New Roman" w:hAnsi="Times New Roman" w:cs="Times New Roman"/>
          <w:color w:val="000000"/>
          <w:sz w:val="24"/>
          <w:szCs w:val="24"/>
          <w:lang w:eastAsia="en-GB"/>
        </w:rPr>
        <w:t xml:space="preserve"> and 2 </w:t>
      </w:r>
      <w:r w:rsidRPr="001A7D00">
        <w:rPr>
          <w:rFonts w:ascii="Times New Roman" w:eastAsia="Times New Roman" w:hAnsi="Times New Roman" w:cs="Times New Roman"/>
          <w:i/>
          <w:iCs/>
          <w:color w:val="000000"/>
          <w:sz w:val="24"/>
          <w:szCs w:val="24"/>
          <w:lang w:eastAsia="en-GB"/>
        </w:rPr>
        <w:t>Coprococcus</w:t>
      </w:r>
      <w:r>
        <w:rPr>
          <w:rFonts w:ascii="Times New Roman" w:eastAsia="Times New Roman" w:hAnsi="Times New Roman" w:cs="Times New Roman"/>
          <w:color w:val="000000"/>
          <w:sz w:val="24"/>
          <w:szCs w:val="24"/>
          <w:lang w:eastAsia="en-GB"/>
        </w:rPr>
        <w:t xml:space="preserve">, with the remaining 2 taxa being </w:t>
      </w:r>
      <w:r w:rsidRPr="001A7D00">
        <w:rPr>
          <w:rFonts w:ascii="Times New Roman" w:eastAsia="Times New Roman" w:hAnsi="Times New Roman" w:cs="Times New Roman"/>
          <w:i/>
          <w:iCs/>
          <w:color w:val="000000"/>
          <w:sz w:val="24"/>
          <w:szCs w:val="24"/>
          <w:lang w:eastAsia="en-GB"/>
        </w:rPr>
        <w:t>Dorea</w:t>
      </w:r>
      <w:r>
        <w:rPr>
          <w:rFonts w:ascii="Times New Roman" w:eastAsia="Times New Roman" w:hAnsi="Times New Roman" w:cs="Times New Roman"/>
          <w:color w:val="000000"/>
          <w:sz w:val="24"/>
          <w:szCs w:val="24"/>
          <w:lang w:eastAsia="en-GB"/>
        </w:rPr>
        <w:t xml:space="preserve"> and </w:t>
      </w:r>
      <w:r w:rsidRPr="001A7D00">
        <w:rPr>
          <w:rFonts w:ascii="Times New Roman" w:eastAsia="Times New Roman" w:hAnsi="Times New Roman" w:cs="Times New Roman"/>
          <w:i/>
          <w:iCs/>
          <w:color w:val="000000"/>
          <w:sz w:val="24"/>
          <w:szCs w:val="24"/>
          <w:lang w:eastAsia="en-GB"/>
        </w:rPr>
        <w:t>Blautia</w:t>
      </w:r>
      <w:r>
        <w:rPr>
          <w:rFonts w:ascii="Times New Roman" w:eastAsia="Times New Roman" w:hAnsi="Times New Roman" w:cs="Times New Roman"/>
          <w:color w:val="000000"/>
          <w:sz w:val="24"/>
          <w:szCs w:val="24"/>
          <w:lang w:eastAsia="en-GB"/>
        </w:rPr>
        <w:t xml:space="preserve"> </w:t>
      </w:r>
      <w:r w:rsidRPr="001A7D00">
        <w:rPr>
          <w:rFonts w:ascii="Times New Roman" w:eastAsia="Times New Roman" w:hAnsi="Times New Roman" w:cs="Times New Roman"/>
          <w:i/>
          <w:iCs/>
          <w:color w:val="000000"/>
          <w:sz w:val="24"/>
          <w:szCs w:val="24"/>
          <w:lang w:eastAsia="en-GB"/>
        </w:rPr>
        <w:t>producta</w:t>
      </w:r>
      <w:r>
        <w:rPr>
          <w:rFonts w:ascii="Times New Roman" w:eastAsia="Times New Roman" w:hAnsi="Times New Roman" w:cs="Times New Roman"/>
          <w:color w:val="000000"/>
          <w:sz w:val="24"/>
          <w:szCs w:val="24"/>
          <w:lang w:eastAsia="en-GB"/>
        </w:rPr>
        <w:t>.</w:t>
      </w:r>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25" w:name="_Toc44335352"/>
      <w:commentRangeStart w:id="26"/>
      <w:r w:rsidRPr="00960A24">
        <w:rPr>
          <w:sz w:val="24"/>
          <w:szCs w:val="24"/>
          <w:u w:val="single"/>
        </w:rPr>
        <w:lastRenderedPageBreak/>
        <w:t>Discussion</w:t>
      </w:r>
      <w:commentRangeEnd w:id="26"/>
      <w:r>
        <w:rPr>
          <w:rStyle w:val="CommentReference"/>
          <w:rFonts w:asciiTheme="minorHAnsi" w:eastAsiaTheme="minorHAnsi" w:hAnsiTheme="minorHAnsi" w:cstheme="minorBidi"/>
          <w:b w:val="0"/>
          <w:bCs w:val="0"/>
          <w:lang w:eastAsia="en-US"/>
        </w:rPr>
        <w:commentReference w:id="26"/>
      </w:r>
      <w:bookmarkEnd w:id="25"/>
    </w:p>
    <w:p w14:paraId="7C5467F5" w14:textId="42F911F5"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 xml:space="preserve">diabetics. </w:t>
      </w:r>
      <w:r>
        <w:rPr>
          <w:color w:val="FF9900"/>
        </w:rPr>
        <w:t xml:space="preserve">The results were extended upon using </w:t>
      </w:r>
      <w:r>
        <w:rPr>
          <w:color w:val="FF0000"/>
        </w:rPr>
        <w:t>functional and integrative analyses</w:t>
      </w:r>
      <w:r>
        <w:rPr>
          <w:color w:val="FF9900"/>
        </w:rPr>
        <w:t xml:space="preserve"> which allowed for interpretation within a 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Pr>
          <w:color w:val="FF9900"/>
        </w:rPr>
        <w:t>were linked to the metabolomic differences, hence, suggesting an involvement in the host (patho)physiology.</w:t>
      </w:r>
    </w:p>
    <w:p w14:paraId="7755F8C3" w14:textId="7FA4AD3D"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m</w:t>
      </w:r>
      <w:r>
        <w:rPr>
          <w:color w:val="FF0000"/>
        </w:rPr>
        <w:t xml:space="preserve"> </w:t>
      </w:r>
      <w:r>
        <w:rPr>
          <w:color w:val="000000"/>
        </w:rPr>
        <w:t xml:space="preserve">which 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Furthermor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5301C1">
        <w:rPr>
          <w:color w:val="000000"/>
        </w:rPr>
        <w:t>is able to influence t</w:t>
      </w:r>
      <w:r w:rsidR="005D577C">
        <w:rPr>
          <w:color w:val="000000"/>
        </w:rPr>
        <w:t xml:space="preserve">he microbiome independent of BMI and diet. </w:t>
      </w:r>
    </w:p>
    <w:p w14:paraId="70FB72B9" w14:textId="590B4B8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between the sampl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taken into account. </w:t>
      </w:r>
      <w:r w:rsidR="00964009" w:rsidRPr="00336B62">
        <w:rPr>
          <w:color w:val="ED7D31" w:themeColor="accent2"/>
        </w:rPr>
        <w:t>For instance, both ethnicity and diet have been shown to affect microbiome 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r w:rsidR="0099729B" w:rsidRPr="00336B62">
        <w:rPr>
          <w:color w:val="ED7D31" w:themeColor="accent2"/>
        </w:rPr>
        <w:t xml:space="preserve">but 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6E0CB3" w:rsidRPr="00336B62">
        <w:rPr>
          <w:color w:val="ED7D31" w:themeColor="accent2"/>
        </w:rPr>
        <w:t>,</w:t>
      </w:r>
      <w:r w:rsidR="00964009" w:rsidRPr="00336B62">
        <w:rPr>
          <w:color w:val="ED7D31" w:themeColor="accent2"/>
        </w:rPr>
        <w:t xml:space="preserve"> </w:t>
      </w:r>
      <w:r w:rsidR="00990DBA">
        <w:rPr>
          <w:color w:val="ED7D31" w:themeColor="accent2"/>
        </w:rPr>
        <w:t>thus</w:t>
      </w:r>
      <w:r w:rsidR="00964009" w:rsidRPr="00336B62">
        <w:rPr>
          <w:color w:val="ED7D31" w:themeColor="accent2"/>
        </w:rPr>
        <w:t xml:space="preserve">, could </w:t>
      </w:r>
      <w:r w:rsidR="00964009" w:rsidRPr="00336B62">
        <w:rPr>
          <w:color w:val="ED7D31" w:themeColor="accent2"/>
        </w:rPr>
        <w:lastRenderedPageBreak/>
        <w:t xml:space="preserve">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7EADA88A" w:rsidR="00E57973" w:rsidRPr="005C2B87" w:rsidRDefault="00E57973" w:rsidP="00E57973">
      <w:pPr>
        <w:pStyle w:val="NormalWeb"/>
        <w:spacing w:before="0" w:beforeAutospacing="0" w:after="0" w:afterAutospacing="0" w:line="360" w:lineRule="auto"/>
        <w:jc w:val="both"/>
        <w:rPr>
          <w:color w:val="000000"/>
        </w:rPr>
      </w:pPr>
      <w:r>
        <w:rPr>
          <w:color w:val="000000"/>
        </w:rPr>
        <w:t>For instance, the OTU more abundant in the IR condition that had the greatest discrepancy in abundance compared to the IS condition (</w:t>
      </w:r>
      <w:r>
        <w:rPr>
          <w:i/>
          <w:iCs/>
          <w:color w:val="000000"/>
        </w:rPr>
        <w:t>Oscillospira</w:t>
      </w:r>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r>
        <w:rPr>
          <w:i/>
          <w:iCs/>
          <w:color w:val="000000"/>
        </w:rPr>
        <w:t xml:space="preserve">Faecalibacterium prausnitzii </w:t>
      </w:r>
      <w:r>
        <w:rPr>
          <w:color w:val="000000"/>
        </w:rPr>
        <w:t xml:space="preserve">was found to be less abundant in the IR condition and to be the microbe contributing the 2nd most to the metagenomic separation of the groups. </w:t>
      </w:r>
      <w:r>
        <w:rPr>
          <w:i/>
          <w:iCs/>
          <w:color w:val="000000"/>
        </w:rPr>
        <w:t>F. prausnitzii</w:t>
      </w:r>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r>
        <w:rPr>
          <w:i/>
          <w:iCs/>
          <w:color w:val="000000"/>
        </w:rPr>
        <w:t>F.prausnitzii</w:t>
      </w:r>
      <w:r>
        <w:rPr>
          <w:color w:val="000000"/>
        </w:rPr>
        <w:t xml:space="preserve">. This could suggest a possible link between the host metabolome and the presence of </w:t>
      </w:r>
      <w:r>
        <w:rPr>
          <w:i/>
          <w:iCs/>
          <w:color w:val="000000"/>
        </w:rPr>
        <w:t>F.prausnitzii</w:t>
      </w:r>
      <w:r>
        <w:rPr>
          <w:color w:val="000000"/>
        </w:rPr>
        <w:t xml:space="preserve">. For instance, one of the metabolites generated from the same analysis and which was deemed to be significantly less abundant in IR was 2-AG. Increased levels of 2-AG have been associated with administration of </w:t>
      </w:r>
      <w:r>
        <w:rPr>
          <w:i/>
          <w:iCs/>
          <w:color w:val="000000"/>
        </w:rPr>
        <w:t>Akkermansia muciniphila</w:t>
      </w:r>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r>
        <w:rPr>
          <w:i/>
          <w:iCs/>
          <w:color w:val="000000"/>
        </w:rPr>
        <w:t xml:space="preserve">F.prausnitzii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F.prausnitzii</w:t>
      </w:r>
      <w:r>
        <w:rPr>
          <w:color w:val="000000"/>
        </w:rPr>
        <w:t xml:space="preserve"> in IR may explain the lower 2-AG levels since it may be an indication of low </w:t>
      </w:r>
      <w:r>
        <w:rPr>
          <w:i/>
          <w:iCs/>
          <w:color w:val="000000"/>
        </w:rPr>
        <w:t>A. muciniphila</w:t>
      </w:r>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29CECEAE"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384CE644"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pathway analys</w:t>
      </w:r>
      <w:r w:rsidR="001B213F">
        <w:rPr>
          <w:color w:val="000000"/>
        </w:rPr>
        <w:t>is</w:t>
      </w:r>
      <w:r>
        <w:rPr>
          <w:color w:val="000000"/>
        </w:rPr>
        <w:t xml:space="preserve">. One of these being the D-glutamine and D-glutamate metabolism pathway. </w:t>
      </w:r>
      <w:r w:rsidR="005A6A78">
        <w:rPr>
          <w:color w:val="000000"/>
        </w:rPr>
        <w:t xml:space="preserve">This pathway </w:t>
      </w:r>
      <w:r w:rsidR="00721125">
        <w:rPr>
          <w:color w:val="000000"/>
        </w:rPr>
        <w:t>involved one significantly altered metabolite</w:t>
      </w:r>
      <w:r w:rsidR="005D7116">
        <w:rPr>
          <w:color w:val="000000"/>
        </w:rPr>
        <w:t xml:space="preserve"> called </w:t>
      </w:r>
      <w:r>
        <w:rPr>
          <w:color w:val="000000"/>
        </w:rPr>
        <w:t>L-glutamate</w:t>
      </w:r>
      <w:r w:rsidR="008B5136">
        <w:rPr>
          <w:color w:val="000000"/>
        </w:rPr>
        <w:t>,</w:t>
      </w:r>
      <w:r>
        <w:rPr>
          <w:color w:val="000000"/>
        </w:rPr>
        <w:t xml:space="preserve"> which </w:t>
      </w:r>
      <w:r w:rsidRPr="00DE1396">
        <w:rPr>
          <w:color w:val="000000"/>
        </w:rPr>
        <w:t xml:space="preserve">was found to be significantly more abundant in the IR subjects of this study. This change in abundance coincides with previous literature showing an association between high glutamate levels and T2D </w:t>
      </w:r>
      <w:r w:rsidR="00DF7E87" w:rsidRPr="00DE1396">
        <w:rPr>
          <w:color w:val="000000"/>
        </w:rPr>
        <w:fldChar w:fldCharType="begin"/>
      </w:r>
      <w:r w:rsidR="00DF7E87" w:rsidRPr="00DE1396">
        <w:rPr>
          <w:color w:val="000000"/>
        </w:rPr>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DE1396">
        <w:rPr>
          <w:color w:val="000000"/>
        </w:rPr>
        <w:fldChar w:fldCharType="separate"/>
      </w:r>
      <w:r w:rsidR="00DF7E87" w:rsidRPr="00DE1396">
        <w:rPr>
          <w:noProof/>
          <w:color w:val="000000"/>
        </w:rPr>
        <w:t>(55)</w:t>
      </w:r>
      <w:r w:rsidR="00DF7E87" w:rsidRPr="00DE1396">
        <w:rPr>
          <w:color w:val="000000"/>
        </w:rPr>
        <w:fldChar w:fldCharType="end"/>
      </w:r>
      <w:r w:rsidRPr="00DE1396">
        <w:rPr>
          <w:color w:val="000000"/>
        </w:rPr>
        <w:t>, potentially due to the fact that it can be used as an alternative energy source</w:t>
      </w:r>
      <w:r w:rsidR="007F7483" w:rsidRPr="00DE1396">
        <w:rPr>
          <w:color w:val="000000"/>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0DA8D842" w14:textId="597B4691" w:rsidR="00E57973" w:rsidRDefault="00E57973" w:rsidP="00E57973">
      <w:pPr>
        <w:pStyle w:val="NormalWeb"/>
        <w:spacing w:before="0" w:beforeAutospacing="0" w:after="0" w:afterAutospacing="0" w:line="360" w:lineRule="auto"/>
        <w:jc w:val="both"/>
      </w:pPr>
      <w:r>
        <w:rPr>
          <w:color w:val="000000"/>
        </w:rPr>
        <w:lastRenderedPageBreak/>
        <w:t xml:space="preserve">However, this adaptive increase in glutamate levels may result in decreased insulin secretion by accelerating beta-cell dysfunction through excessive NMDA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reduced insulin secretion along with the presence of insulin resistance in the IR group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non-APO proteins 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Pr="00E27FE0">
        <w:rPr>
          <w:color w:val="ED7D31" w:themeColor="accent2"/>
        </w:rPr>
        <w:t xml:space="preserve">indicate </w:t>
      </w:r>
      <w:r w:rsidR="002A6679" w:rsidRPr="00E27FE0">
        <w:rPr>
          <w:color w:val="ED7D31" w:themeColor="accent2"/>
        </w:rPr>
        <w:t>dyslipidaemia</w:t>
      </w:r>
      <w:r w:rsidRPr="00E27FE0">
        <w:rPr>
          <w:color w:val="ED7D31" w:themeColor="accent2"/>
        </w:rPr>
        <w:t xml:space="preserve"> as </w:t>
      </w:r>
      <w:r w:rsidR="002A6679" w:rsidRPr="00E27FE0">
        <w:rPr>
          <w:color w:val="ED7D31" w:themeColor="accent2"/>
        </w:rPr>
        <w:t>seen with the</w:t>
      </w:r>
      <w:r w:rsidRPr="00E27FE0">
        <w:rPr>
          <w:color w:val="ED7D31" w:themeColor="accent2"/>
        </w:rPr>
        <w:t xml:space="preserve"> apolipoproteins</w:t>
      </w:r>
      <w:r>
        <w:rPr>
          <w:color w:val="000000"/>
        </w:rPr>
        <w:t xml:space="preserve">. 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of </w:t>
      </w:r>
      <w:r>
        <w:rPr>
          <w:color w:val="FF9900"/>
        </w:rPr>
        <w:t xml:space="preserve">components </w:t>
      </w:r>
      <w:r>
        <w:rPr>
          <w:color w:val="000000"/>
        </w:rPr>
        <w:t>involved in the pathway. Therefore, it is possible that these pathways are not altered enough to produce a noticeable difference between the IR and IS group.</w:t>
      </w:r>
      <w:r>
        <w:rPr>
          <w:color w:val="FF9900"/>
        </w:rPr>
        <w:t xml:space="preserve"> </w:t>
      </w:r>
      <w:r>
        <w:rPr>
          <w:color w:val="000000"/>
        </w:rPr>
        <w:t>Yet, the low count of significantly altered compounds involved in the pathway analysis results could be more of an indication of low coverage of the utilized tools rather than of a low-biological impact. Nevertheless, multiple tools were used to produce these results, hence, allowing for a more detailed representation of the potentially altered pathways. However, since these 2 analyses were unable to be performed simultaneously in one programme, the problem of coverage still exists within each of the toolsets. This problem could be minimized by the creation of one tool that encompasses the coverage of WikiPathways</w:t>
      </w:r>
      <w:r w:rsidR="00033820">
        <w:rPr>
          <w:color w:val="000000"/>
        </w:rPr>
        <w:t xml:space="preserve"> and</w:t>
      </w:r>
      <w:r>
        <w:rPr>
          <w:color w:val="000000"/>
        </w:rPr>
        <w:t xml:space="preserve"> </w:t>
      </w:r>
      <w:r w:rsidR="00033820">
        <w:rPr>
          <w:color w:val="000000"/>
        </w:rPr>
        <w:t>KEGG</w:t>
      </w:r>
      <w:r>
        <w:rPr>
          <w:color w:val="000000"/>
        </w:rPr>
        <w:t>. </w:t>
      </w:r>
    </w:p>
    <w:p w14:paraId="2BAE0BDD" w14:textId="44FA6CBF"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 b</w:t>
      </w:r>
      <w:r w:rsidR="00176684">
        <w:rPr>
          <w:color w:val="000000"/>
        </w:rPr>
        <w:t xml:space="preserve">y 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58BED2E9"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27" w:name="_Toc44335353"/>
      <w:r w:rsidRPr="00960A24">
        <w:rPr>
          <w:sz w:val="24"/>
          <w:szCs w:val="24"/>
          <w:u w:val="single"/>
        </w:rPr>
        <w:t>Conclusion</w:t>
      </w:r>
      <w:bookmarkEnd w:id="27"/>
    </w:p>
    <w:p w14:paraId="270C2D2D" w14:textId="77777777" w:rsidR="00E57973" w:rsidRDefault="00E57973" w:rsidP="00E57973">
      <w:pPr>
        <w:pStyle w:val="NormalWeb"/>
        <w:spacing w:before="0" w:beforeAutospacing="0" w:after="0" w:afterAutospacing="0" w:line="360" w:lineRule="auto"/>
        <w:jc w:val="both"/>
      </w:pPr>
      <w:r>
        <w:rPr>
          <w:color w:val="000000"/>
        </w:rPr>
        <w:t xml:space="preserve">In conclusion, a s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962E22">
        <w:rPr>
          <w:color w:val="ED7D31" w:themeColor="accent2"/>
        </w:rPr>
        <w:t>, certain OTUs and metabolites were found to be possible explanatory factors of the covariation between the datasets</w:t>
      </w:r>
      <w:r>
        <w:rPr>
          <w:color w:val="000000"/>
        </w:rPr>
        <w:t>. </w:t>
      </w:r>
    </w:p>
    <w:p w14:paraId="192DE20E" w14:textId="68D27B6A"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as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28" w:name="_Toc44335354"/>
      <w:r w:rsidRPr="00BA3EBF">
        <w:rPr>
          <w:sz w:val="24"/>
          <w:szCs w:val="24"/>
          <w:u w:val="single"/>
          <w:lang w:val="en-US"/>
        </w:rPr>
        <w:lastRenderedPageBreak/>
        <w:t>References</w:t>
      </w:r>
      <w:bookmarkEnd w:id="28"/>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lastRenderedPageBreak/>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lastRenderedPageBreak/>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AA0983" w:rsidRDefault="00BA3EBF" w:rsidP="00436ACA">
      <w:pPr>
        <w:pStyle w:val="EndNoteBibliography"/>
        <w:spacing w:after="0" w:line="360" w:lineRule="auto"/>
        <w:rPr>
          <w:lang w:val="nl-NL"/>
        </w:rPr>
      </w:pPr>
      <w:r w:rsidRPr="00BA3EBF">
        <w:t>33.</w:t>
      </w:r>
      <w:r w:rsidRPr="00BA3EBF">
        <w:tab/>
        <w:t xml:space="preserve">Kanehisa M. Toward understanding the origin and evolution of cellular organisms. </w:t>
      </w:r>
      <w:r w:rsidRPr="00AA0983">
        <w:rPr>
          <w:lang w:val="nl-NL"/>
        </w:rPr>
        <w:t>Protein Science. 2019;28(11):1947-51.</w:t>
      </w:r>
    </w:p>
    <w:p w14:paraId="5B74D948" w14:textId="77777777" w:rsidR="00BA3EBF" w:rsidRPr="00BA3EBF" w:rsidRDefault="00BA3EBF" w:rsidP="00436ACA">
      <w:pPr>
        <w:pStyle w:val="EndNoteBibliography"/>
        <w:spacing w:after="0" w:line="360" w:lineRule="auto"/>
      </w:pPr>
      <w:r w:rsidRPr="00AA0983">
        <w:rPr>
          <w:lang w:val="nl-NL"/>
        </w:rPr>
        <w:t>34.</w:t>
      </w:r>
      <w:r w:rsidRPr="00AA0983">
        <w:rPr>
          <w:lang w:val="nl-NL"/>
        </w:rPr>
        <w:tab/>
        <w:t xml:space="preserve">Hastings J, Owen G, Dekker A, Ennis M, Kale N, Muthukrishnan V, et al. </w:t>
      </w:r>
      <w:r w:rsidRPr="00BA3EBF">
        <w:t>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18"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19"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lastRenderedPageBreak/>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 xml:space="preserve">Liu X, Zheng Y, Guasch-Ferré M, Ruiz-Canela M, Toledo E, Clish C, et al. High plasma glutamate and low glutamine-to-glutamate ratio are associated with type 2 diabetes: </w:t>
      </w:r>
      <w:r w:rsidRPr="00BA3EBF">
        <w:lastRenderedPageBreak/>
        <w:t>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t>61.</w:t>
      </w:r>
      <w:r w:rsidRPr="00BA3EBF">
        <w:tab/>
        <w:t>Perdomo G, Dong HH. Apolipoprotein D in lipid metabolism and its functional implication in atherosclerosis and aging. Aging (Albany NY). 2009;1(1):17.</w:t>
      </w:r>
    </w:p>
    <w:p w14:paraId="20FCF775" w14:textId="77777777" w:rsidR="00BA3EBF" w:rsidRPr="00AA0983" w:rsidRDefault="00BA3EBF" w:rsidP="00436ACA">
      <w:pPr>
        <w:pStyle w:val="EndNoteBibliography"/>
        <w:spacing w:after="0" w:line="360" w:lineRule="auto"/>
        <w:rPr>
          <w:lang w:val="nl-NL"/>
        </w:rPr>
      </w:pPr>
      <w:r w:rsidRPr="00BA3EBF">
        <w:t>62.</w:t>
      </w:r>
      <w:r w:rsidRPr="00BA3EBF">
        <w:tab/>
        <w:t xml:space="preserve">Karhapää P, Malkki M, Laakso M. Isolated low HDL cholesterol: an insulin-resistant state. </w:t>
      </w:r>
      <w:r w:rsidRPr="00AA0983">
        <w:rPr>
          <w:lang w:val="nl-NL"/>
        </w:rPr>
        <w:t>Diabetes. 1994;43(3):411-7.</w:t>
      </w:r>
    </w:p>
    <w:p w14:paraId="572A29D0" w14:textId="77777777" w:rsidR="00BA3EBF" w:rsidRPr="00BA3EBF" w:rsidRDefault="00BA3EBF" w:rsidP="00436ACA">
      <w:pPr>
        <w:pStyle w:val="EndNoteBibliography"/>
        <w:spacing w:after="0" w:line="360" w:lineRule="auto"/>
      </w:pPr>
      <w:r w:rsidRPr="00AA0983">
        <w:rPr>
          <w:lang w:val="nl-NL"/>
        </w:rPr>
        <w:t>63.</w:t>
      </w:r>
      <w:r w:rsidRPr="00AA0983">
        <w:rPr>
          <w:lang w:val="nl-NL"/>
        </w:rPr>
        <w:tab/>
        <w:t xml:space="preserve">Li N, Fu J, Koonen DP, Kuivenhoven JA, Snieder H, Hofker MH. </w:t>
      </w:r>
      <w:r w:rsidRPr="00BA3EBF">
        <w:t>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29" w:name="_Toc44335355"/>
      <w:r>
        <w:rPr>
          <w:sz w:val="24"/>
          <w:szCs w:val="24"/>
          <w:u w:val="single"/>
        </w:rPr>
        <w:lastRenderedPageBreak/>
        <w:t>Appendix</w:t>
      </w:r>
      <w:bookmarkEnd w:id="29"/>
    </w:p>
    <w:p w14:paraId="7BFA55EA" w14:textId="37BF1767" w:rsidR="00BA3EBF" w:rsidRDefault="00BA3EBF" w:rsidP="00BA3EBF">
      <w:pPr>
        <w:pStyle w:val="Heading3"/>
        <w:spacing w:line="360" w:lineRule="auto"/>
        <w:jc w:val="both"/>
        <w:rPr>
          <w:rFonts w:ascii="Times New Roman" w:hAnsi="Times New Roman" w:cs="Times New Roman"/>
        </w:rPr>
      </w:pPr>
      <w:bookmarkStart w:id="30" w:name="_Toc44335356"/>
      <w:commentRangeStart w:id="31"/>
      <w:r>
        <w:rPr>
          <w:rFonts w:ascii="Times New Roman" w:hAnsi="Times New Roman" w:cs="Times New Roman"/>
          <w:i/>
          <w:iCs/>
          <w:color w:val="auto"/>
          <w:u w:val="single"/>
        </w:rPr>
        <w:t xml:space="preserve">Appendix </w:t>
      </w:r>
      <w:r w:rsidR="005021B7">
        <w:rPr>
          <w:rFonts w:ascii="Times New Roman" w:hAnsi="Times New Roman" w:cs="Times New Roman"/>
          <w:i/>
          <w:iCs/>
          <w:color w:val="auto"/>
          <w:u w:val="single"/>
        </w:rPr>
        <w:t>A</w:t>
      </w:r>
      <w:r>
        <w:rPr>
          <w:rFonts w:ascii="Times New Roman" w:hAnsi="Times New Roman" w:cs="Times New Roman"/>
          <w:i/>
          <w:iCs/>
          <w:color w:val="auto"/>
        </w:rPr>
        <w:t>:</w:t>
      </w:r>
      <w:r>
        <w:rPr>
          <w:rFonts w:ascii="Times New Roman" w:hAnsi="Times New Roman" w:cs="Times New Roman"/>
          <w:color w:val="auto"/>
        </w:rPr>
        <w:t xml:space="preserve"> </w:t>
      </w:r>
      <w:commentRangeEnd w:id="31"/>
      <w:r>
        <w:rPr>
          <w:rStyle w:val="CommentReference"/>
          <w:rFonts w:asciiTheme="minorHAnsi" w:eastAsiaTheme="minorHAnsi" w:hAnsiTheme="minorHAnsi" w:cstheme="minorBidi"/>
          <w:color w:val="auto"/>
        </w:rPr>
        <w:commentReference w:id="31"/>
      </w:r>
      <w:bookmarkEnd w:id="30"/>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77777777"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t xml:space="preserve">Figure A1: </w:t>
      </w:r>
      <w:r w:rsidRPr="007A42AB">
        <w:rPr>
          <w:rFonts w:ascii="Times New Roman" w:hAnsi="Times New Roman" w:cs="Times New Roman"/>
          <w:b/>
          <w:bCs/>
          <w:sz w:val="24"/>
          <w:szCs w:val="24"/>
        </w:rPr>
        <w:t>study design</w:t>
      </w:r>
      <w:r>
        <w:rPr>
          <w:rFonts w:ascii="Times New Roman" w:hAnsi="Times New Roman" w:cs="Times New Roman"/>
          <w:sz w:val="24"/>
          <w:szCs w:val="24"/>
        </w:rPr>
        <w:t xml:space="preserve">. iHMP = integrative human microbiome project. T2D = type 2 diabetes. PCoA = Principle Coordinate Analysis. PERMANOVA = Multivariate ANOVA with Permutations. Sparse CCA = sparse Canonical Correlation Analysis. </w:t>
      </w:r>
    </w:p>
    <w:p w14:paraId="4ED01B88" w14:textId="28D86DEB" w:rsidR="00BA3EBF" w:rsidRDefault="00BA3EBF" w:rsidP="00BA3EBF">
      <w:pPr>
        <w:pStyle w:val="Heading3"/>
        <w:spacing w:line="360" w:lineRule="auto"/>
        <w:jc w:val="both"/>
        <w:rPr>
          <w:rFonts w:ascii="Times New Roman" w:hAnsi="Times New Roman" w:cs="Times New Roman"/>
          <w:color w:val="auto"/>
        </w:rPr>
      </w:pPr>
      <w:bookmarkStart w:id="32" w:name="_Toc44335357"/>
      <w:r>
        <w:rPr>
          <w:rFonts w:ascii="Times New Roman" w:hAnsi="Times New Roman" w:cs="Times New Roman"/>
          <w:i/>
          <w:iCs/>
          <w:color w:val="auto"/>
          <w:u w:val="single"/>
        </w:rPr>
        <w:lastRenderedPageBreak/>
        <w:t xml:space="preserve">Appendix </w:t>
      </w:r>
      <w:r w:rsidR="005021B7">
        <w:rPr>
          <w:rFonts w:ascii="Times New Roman" w:hAnsi="Times New Roman" w:cs="Times New Roman"/>
          <w:i/>
          <w:iCs/>
          <w:color w:val="auto"/>
          <w:u w:val="single"/>
        </w:rPr>
        <w:t>B</w:t>
      </w:r>
      <w:r>
        <w:rPr>
          <w:rFonts w:ascii="Times New Roman" w:hAnsi="Times New Roman" w:cs="Times New Roman"/>
          <w:i/>
          <w:iCs/>
          <w:color w:val="auto"/>
        </w:rPr>
        <w:t>:</w:t>
      </w:r>
      <w:bookmarkEnd w:id="32"/>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4889500" cy="4445000"/>
                    </a:xfrm>
                    <a:prstGeom prst="rect">
                      <a:avLst/>
                    </a:prstGeom>
                  </pic:spPr>
                </pic:pic>
              </a:graphicData>
            </a:graphic>
          </wp:inline>
        </w:drawing>
      </w:r>
    </w:p>
    <w:p w14:paraId="12E23AA9" w14:textId="77777777"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A2: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558279E1" w:rsidR="00BA3EBF" w:rsidRDefault="00BA3EBF" w:rsidP="00BA3EBF">
      <w:pPr>
        <w:pStyle w:val="Heading3"/>
        <w:spacing w:line="360" w:lineRule="auto"/>
        <w:jc w:val="both"/>
        <w:rPr>
          <w:rFonts w:ascii="Times New Roman" w:hAnsi="Times New Roman" w:cs="Times New Roman"/>
          <w:color w:val="auto"/>
        </w:rPr>
      </w:pPr>
      <w:bookmarkStart w:id="33" w:name="_Toc44335358"/>
      <w:r w:rsidRPr="002C47BA">
        <w:rPr>
          <w:rFonts w:ascii="Times New Roman" w:hAnsi="Times New Roman" w:cs="Times New Roman"/>
          <w:i/>
          <w:iCs/>
          <w:color w:val="auto"/>
          <w:u w:val="single"/>
        </w:rPr>
        <w:t xml:space="preserve">Appendix </w:t>
      </w:r>
      <w:r w:rsidR="005021B7">
        <w:rPr>
          <w:rFonts w:ascii="Times New Roman" w:hAnsi="Times New Roman" w:cs="Times New Roman"/>
          <w:i/>
          <w:iCs/>
          <w:color w:val="auto"/>
          <w:u w:val="single"/>
        </w:rPr>
        <w:t>C</w:t>
      </w:r>
      <w:r>
        <w:rPr>
          <w:rFonts w:ascii="Times New Roman" w:hAnsi="Times New Roman" w:cs="Times New Roman"/>
          <w:color w:val="auto"/>
        </w:rPr>
        <w:t>:</w:t>
      </w:r>
      <w:bookmarkEnd w:id="33"/>
      <w:r>
        <w:rPr>
          <w:rFonts w:ascii="Times New Roman" w:hAnsi="Times New Roman" w:cs="Times New Roman"/>
          <w:color w:val="auto"/>
        </w:rPr>
        <w:t xml:space="preserve"> </w:t>
      </w:r>
    </w:p>
    <w:p w14:paraId="1CB998B0" w14:textId="0F30BD39" w:rsidR="00BA3EBF" w:rsidRPr="00C436E9"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A1: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35D9457E" w:rsidR="00BA3EBF" w:rsidRDefault="00BA3EBF" w:rsidP="00BA3EBF">
      <w:pPr>
        <w:pStyle w:val="Heading3"/>
        <w:spacing w:before="0" w:line="360" w:lineRule="auto"/>
        <w:jc w:val="both"/>
        <w:rPr>
          <w:rFonts w:ascii="Times New Roman" w:hAnsi="Times New Roman" w:cs="Times New Roman"/>
          <w:color w:val="auto"/>
        </w:rPr>
      </w:pPr>
      <w:bookmarkStart w:id="34" w:name="_Toc44335359"/>
      <w:r w:rsidRPr="002C47BA">
        <w:rPr>
          <w:rFonts w:ascii="Times New Roman" w:hAnsi="Times New Roman" w:cs="Times New Roman"/>
          <w:i/>
          <w:iCs/>
          <w:color w:val="auto"/>
          <w:u w:val="single"/>
        </w:rPr>
        <w:lastRenderedPageBreak/>
        <w:t xml:space="preserve">Appendix </w:t>
      </w:r>
      <w:r w:rsidR="005021B7">
        <w:rPr>
          <w:rFonts w:ascii="Times New Roman" w:hAnsi="Times New Roman" w:cs="Times New Roman"/>
          <w:i/>
          <w:iCs/>
          <w:color w:val="auto"/>
          <w:u w:val="single"/>
        </w:rPr>
        <w:t>D</w:t>
      </w:r>
      <w:r>
        <w:rPr>
          <w:rFonts w:ascii="Times New Roman" w:hAnsi="Times New Roman" w:cs="Times New Roman"/>
          <w:color w:val="auto"/>
        </w:rPr>
        <w:t>:</w:t>
      </w:r>
      <w:bookmarkEnd w:id="34"/>
      <w:r>
        <w:rPr>
          <w:rFonts w:ascii="Times New Roman" w:hAnsi="Times New Roman" w:cs="Times New Roman"/>
          <w:color w:val="auto"/>
        </w:rPr>
        <w:t xml:space="preserve"> </w:t>
      </w:r>
    </w:p>
    <w:p w14:paraId="7B3F3285" w14:textId="66B31313" w:rsidR="00BA3EBF" w:rsidRPr="000D5191"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A2: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16929319" w:rsidR="00BA3EBF" w:rsidRDefault="00BA3EBF" w:rsidP="00BA3EBF">
      <w:pPr>
        <w:pStyle w:val="Heading3"/>
        <w:rPr>
          <w:rFonts w:ascii="Times New Roman" w:hAnsi="Times New Roman" w:cs="Times New Roman"/>
          <w:color w:val="auto"/>
        </w:rPr>
      </w:pPr>
      <w:bookmarkStart w:id="35" w:name="_Toc44335360"/>
      <w:r>
        <w:rPr>
          <w:rFonts w:ascii="Times New Roman" w:hAnsi="Times New Roman" w:cs="Times New Roman"/>
          <w:i/>
          <w:iCs/>
          <w:color w:val="auto"/>
          <w:u w:val="single"/>
        </w:rPr>
        <w:t xml:space="preserve">Appendix </w:t>
      </w:r>
      <w:r w:rsidR="005021B7">
        <w:rPr>
          <w:rFonts w:ascii="Times New Roman" w:hAnsi="Times New Roman" w:cs="Times New Roman"/>
          <w:i/>
          <w:iCs/>
          <w:color w:val="auto"/>
          <w:u w:val="single"/>
        </w:rPr>
        <w:t>E</w:t>
      </w:r>
      <w:r>
        <w:rPr>
          <w:rFonts w:ascii="Times New Roman" w:hAnsi="Times New Roman" w:cs="Times New Roman"/>
          <w:i/>
          <w:iCs/>
          <w:color w:val="auto"/>
        </w:rPr>
        <w:t>:</w:t>
      </w:r>
      <w:bookmarkEnd w:id="35"/>
      <w:r>
        <w:rPr>
          <w:rFonts w:ascii="Times New Roman" w:hAnsi="Times New Roman" w:cs="Times New Roman"/>
          <w:color w:val="auto"/>
        </w:rPr>
        <w:t xml:space="preserve"> </w:t>
      </w:r>
    </w:p>
    <w:p w14:paraId="4B054868" w14:textId="77C53064" w:rsidR="00BA3EBF" w:rsidRPr="00C27645" w:rsidRDefault="007E13D5" w:rsidP="00BA3EBF">
      <w:pPr>
        <w:rPr>
          <w:rFonts w:ascii="Times New Roman" w:hAnsi="Times New Roman" w:cs="Times New Roman"/>
          <w:sz w:val="24"/>
          <w:szCs w:val="24"/>
        </w:rPr>
      </w:pPr>
      <w:r>
        <w:rPr>
          <w:rFonts w:ascii="Times New Roman" w:hAnsi="Times New Roman" w:cs="Times New Roman"/>
          <w:sz w:val="24"/>
          <w:szCs w:val="24"/>
        </w:rPr>
        <w:t xml:space="preserve">Table A3: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logFC</w:t>
            </w:r>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Hexanoylcarnitine</w:t>
            </w:r>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Androsterone sulfate</w:t>
            </w:r>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LysoPC(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t>LysoPE(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entisic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arnosine</w:t>
            </w:r>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t>LysoPE(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ysoPE(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Sphinganine</w:t>
            </w:r>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ropenoylcarnitine</w:t>
            </w:r>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almitoylglycine</w:t>
            </w:r>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henylalanylphenylalanine (Phe-Phe)</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t>LysoPE(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rolylhydroxyproline</w:t>
            </w:r>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LysoPC(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t>Decanoylcarnitine</w:t>
            </w:r>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t>Piperine</w:t>
            </w:r>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lastRenderedPageBreak/>
        <w:t>For all metabolites, the associated common name, HMDB identifier, logFC, p-value and adjusted p-value are given.</w:t>
      </w:r>
    </w:p>
    <w:p w14:paraId="72B53096" w14:textId="51E9EF6A" w:rsidR="00BA3EBF" w:rsidRDefault="00BA3EBF" w:rsidP="00BA3EBF">
      <w:pPr>
        <w:pStyle w:val="Heading3"/>
        <w:spacing w:after="240"/>
        <w:jc w:val="both"/>
        <w:rPr>
          <w:rFonts w:ascii="Times New Roman" w:hAnsi="Times New Roman" w:cs="Times New Roman"/>
          <w:color w:val="auto"/>
        </w:rPr>
      </w:pPr>
      <w:bookmarkStart w:id="36" w:name="_Toc44335361"/>
      <w:r w:rsidRPr="002C47BA">
        <w:rPr>
          <w:rFonts w:ascii="Times New Roman" w:hAnsi="Times New Roman" w:cs="Times New Roman"/>
          <w:i/>
          <w:iCs/>
          <w:color w:val="auto"/>
          <w:u w:val="single"/>
        </w:rPr>
        <w:t xml:space="preserve">Appendix </w:t>
      </w:r>
      <w:r w:rsidR="00451F9B">
        <w:rPr>
          <w:rFonts w:ascii="Times New Roman" w:hAnsi="Times New Roman" w:cs="Times New Roman"/>
          <w:i/>
          <w:iCs/>
          <w:color w:val="auto"/>
          <w:u w:val="single"/>
        </w:rPr>
        <w:t>F</w:t>
      </w:r>
      <w:r>
        <w:rPr>
          <w:rFonts w:ascii="Times New Roman" w:hAnsi="Times New Roman" w:cs="Times New Roman"/>
          <w:color w:val="auto"/>
        </w:rPr>
        <w:t>:</w:t>
      </w:r>
      <w:bookmarkEnd w:id="36"/>
      <w:r>
        <w:rPr>
          <w:rFonts w:ascii="Times New Roman" w:hAnsi="Times New Roman" w:cs="Times New Roman"/>
          <w:color w:val="auto"/>
        </w:rPr>
        <w:t xml:space="preserve"> </w:t>
      </w:r>
    </w:p>
    <w:p w14:paraId="2C15D99D" w14:textId="5375311C" w:rsidR="00BA3EBF" w:rsidRPr="00ED3C68" w:rsidRDefault="007E13D5" w:rsidP="00BA3EBF">
      <w:pPr>
        <w:rPr>
          <w:rFonts w:ascii="Times New Roman" w:hAnsi="Times New Roman" w:cs="Times New Roman"/>
          <w:sz w:val="24"/>
          <w:szCs w:val="24"/>
        </w:rPr>
      </w:pPr>
      <w:r>
        <w:rPr>
          <w:rFonts w:ascii="Times New Roman" w:hAnsi="Times New Roman" w:cs="Times New Roman"/>
          <w:sz w:val="24"/>
          <w:szCs w:val="24"/>
        </w:rPr>
        <w:t xml:space="preserve">Table A4: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logFC</w:t>
            </w:r>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For all proteins, the associated HGNC identifier, logFC,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37" w:name="_Toc44335362"/>
      <w:r w:rsidRPr="00EC311A">
        <w:rPr>
          <w:sz w:val="32"/>
          <w:szCs w:val="32"/>
        </w:rPr>
        <w:t>Add-on page: Description of work by student</w:t>
      </w:r>
      <w:r w:rsidR="00EC311A" w:rsidRPr="00EC311A">
        <w:rPr>
          <w:sz w:val="32"/>
          <w:szCs w:val="32"/>
        </w:rPr>
        <w:t xml:space="preserve"> </w:t>
      </w:r>
      <w:r w:rsidRPr="00EC311A">
        <w:rPr>
          <w:sz w:val="32"/>
          <w:szCs w:val="32"/>
        </w:rPr>
        <w:t>Bachelor BMS</w:t>
      </w:r>
      <w:bookmarkEnd w:id="37"/>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All analyses of the data were performed by Sabrina. For the metagenomic data, this included a PCoA, PERMANOVA, multivariate analysis of the homogeneity of group dispersions and identification of changes in mean phyla abundances. An adjusted R script of a Bioconductor tutorial (</w:t>
      </w:r>
      <w:hyperlink r:id="rId22"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Coort, Anna Ritzen, was </w:t>
      </w:r>
      <w:r w:rsidRPr="00EC311A">
        <w:rPr>
          <w:rFonts w:ascii="Times New Roman" w:hAnsi="Times New Roman" w:cs="Times New Roman"/>
        </w:rPr>
        <w:softHyphen/>
        <w:t xml:space="preserve">followed to complete these analyses. Moreover, interpretation of the results was discussed with a PhD student of John Penders,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lastRenderedPageBreak/>
        <w:t>[Room for any further remarks]</w:t>
      </w:r>
    </w:p>
    <w:p w14:paraId="01334354" w14:textId="6C8C69CC" w:rsidR="00BA3EBF" w:rsidRPr="00BB1E5B" w:rsidRDefault="00BA3EBF" w:rsidP="00BA3EBF">
      <w:pPr>
        <w:pStyle w:val="EndNoteBibliography"/>
        <w:spacing w:after="0"/>
      </w:pPr>
    </w:p>
    <w:sectPr w:rsidR="00BA3EBF" w:rsidRPr="00BB1E5B">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3"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4"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5"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B97FAF">
      <w:pPr>
        <w:pStyle w:val="CommentText"/>
      </w:pPr>
      <w:hyperlink r:id="rId2" w:history="1">
        <w:r w:rsidR="00E4224D">
          <w:rPr>
            <w:rStyle w:val="Hyperlink"/>
          </w:rPr>
          <w:t>https://www.cell.com/cell-metabolism/pdf/S1550-4131(17)30220-6.pdf</w:t>
        </w:r>
      </w:hyperlink>
    </w:p>
  </w:comment>
  <w:comment w:id="6"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7"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8"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0" w:author="Sabrina De Oliveira" w:date="2020-06-29T11:44:00Z" w:initials="SDO">
    <w:p w14:paraId="7C03248C" w14:textId="5CEE0445" w:rsidR="00B57BEE" w:rsidRDefault="00B57BEE">
      <w:pPr>
        <w:pStyle w:val="CommentText"/>
      </w:pPr>
      <w:r>
        <w:rPr>
          <w:rStyle w:val="CommentReference"/>
        </w:rPr>
        <w:annotationRef/>
      </w:r>
      <w:r>
        <w:t>2013 words (max = 2000 words)</w:t>
      </w:r>
    </w:p>
  </w:comment>
  <w:comment w:id="16"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19" w:author="Sabrina De Oliveira" w:date="2020-06-29T11:41:00Z" w:initials="SDO">
    <w:p w14:paraId="0FBA6843" w14:textId="5EAC891B" w:rsidR="00415657" w:rsidRDefault="00415657">
      <w:pPr>
        <w:pStyle w:val="CommentText"/>
      </w:pPr>
      <w:r>
        <w:rPr>
          <w:rStyle w:val="CommentReference"/>
        </w:rPr>
        <w:annotationRef/>
      </w:r>
      <w:r>
        <w:t xml:space="preserve">Word count excluding tables, figures and corresponding legends = </w:t>
      </w:r>
      <w:r w:rsidR="00C1190B">
        <w:t xml:space="preserve">1388 words (max </w:t>
      </w:r>
      <w:r w:rsidR="00E83A32">
        <w:t xml:space="preserve">= </w:t>
      </w:r>
      <w:r w:rsidR="00C1190B">
        <w:t>1600)</w:t>
      </w:r>
      <w:r w:rsidR="00E83A32">
        <w:t>.</w:t>
      </w:r>
    </w:p>
  </w:comment>
  <w:comment w:id="26"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This is especially true since MetaboAnalyst is more adept concerning metabolites but focuses more on enzymes, compared to PathVisio.  </w:t>
      </w:r>
    </w:p>
  </w:comment>
  <w:comment w:id="31"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7C03248C" w15:done="0"/>
  <w15:commentEx w15:paraId="6A987371" w15:done="0"/>
  <w15:commentEx w15:paraId="0FBA6843" w15:done="0"/>
  <w15:commentEx w15:paraId="4D3AC6EF"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A4528E" w16cex:dateUtc="2020-06-29T09:44:00Z"/>
  <w16cex:commentExtensible w16cex:durableId="229F59F4" w16cex:dateUtc="2020-06-25T15:14:00Z"/>
  <w16cex:commentExtensible w16cex:durableId="22A451D3" w16cex:dateUtc="2020-06-29T09:41:00Z"/>
  <w16cex:commentExtensible w16cex:durableId="229DB52F" w16cex:dateUtc="2020-06-24T09:19: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7C03248C" w16cid:durableId="22A4528E"/>
  <w16cid:commentId w16cid:paraId="6A987371" w16cid:durableId="229F59F4"/>
  <w16cid:commentId w16cid:paraId="0FBA6843" w16cid:durableId="22A451D3"/>
  <w16cid:commentId w16cid:paraId="4D3AC6EF" w16cid:durableId="229DB52F"/>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4F7669" w14:textId="77777777" w:rsidR="00B97FAF" w:rsidRDefault="00B97FAF" w:rsidP="008C71E2">
      <w:pPr>
        <w:spacing w:after="0" w:line="240" w:lineRule="auto"/>
      </w:pPr>
      <w:r>
        <w:separator/>
      </w:r>
    </w:p>
  </w:endnote>
  <w:endnote w:type="continuationSeparator" w:id="0">
    <w:p w14:paraId="3CA9B476" w14:textId="77777777" w:rsidR="00B97FAF" w:rsidRDefault="00B97FAF"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6787086"/>
      <w:docPartObj>
        <w:docPartGallery w:val="Page Numbers (Bottom of Page)"/>
        <w:docPartUnique/>
      </w:docPartObj>
    </w:sdtPr>
    <w:sdtEndPr>
      <w:rPr>
        <w:noProof/>
      </w:rPr>
    </w:sdtEndPr>
    <w:sdtContent>
      <w:p w14:paraId="5D652817" w14:textId="38D17617" w:rsidR="00E57973" w:rsidRDefault="00E579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3EE184" w14:textId="77777777" w:rsidR="00B97FAF" w:rsidRDefault="00B97FAF" w:rsidP="008C71E2">
      <w:pPr>
        <w:spacing w:after="0" w:line="240" w:lineRule="auto"/>
      </w:pPr>
      <w:r>
        <w:separator/>
      </w:r>
    </w:p>
  </w:footnote>
  <w:footnote w:type="continuationSeparator" w:id="0">
    <w:p w14:paraId="0A598699" w14:textId="77777777" w:rsidR="00B97FAF" w:rsidRDefault="00B97FAF"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4"/>
  </w:num>
  <w:num w:numId="5">
    <w:abstractNumId w:val="7"/>
  </w:num>
  <w:num w:numId="6">
    <w:abstractNumId w:val="1"/>
  </w:num>
  <w:num w:numId="7">
    <w:abstractNumId w:val="0"/>
  </w:num>
  <w:num w:numId="8">
    <w:abstractNumId w:val="6"/>
  </w:num>
  <w:num w:numId="9">
    <w:abstractNumId w:val="8"/>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B10"/>
    <w:rsid w:val="00003AFE"/>
    <w:rsid w:val="00003DA5"/>
    <w:rsid w:val="00011DEA"/>
    <w:rsid w:val="00013EE7"/>
    <w:rsid w:val="00016455"/>
    <w:rsid w:val="000164DC"/>
    <w:rsid w:val="0001693C"/>
    <w:rsid w:val="00016ED2"/>
    <w:rsid w:val="00020BD7"/>
    <w:rsid w:val="0002791A"/>
    <w:rsid w:val="0003111C"/>
    <w:rsid w:val="0003194B"/>
    <w:rsid w:val="00031C28"/>
    <w:rsid w:val="00033820"/>
    <w:rsid w:val="000338B8"/>
    <w:rsid w:val="00036D2D"/>
    <w:rsid w:val="00037B71"/>
    <w:rsid w:val="00041B49"/>
    <w:rsid w:val="0004535D"/>
    <w:rsid w:val="000466CE"/>
    <w:rsid w:val="00050316"/>
    <w:rsid w:val="000525B3"/>
    <w:rsid w:val="00054D70"/>
    <w:rsid w:val="0005587E"/>
    <w:rsid w:val="00057BCA"/>
    <w:rsid w:val="00061340"/>
    <w:rsid w:val="00065001"/>
    <w:rsid w:val="00074E48"/>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59EB"/>
    <w:rsid w:val="000F5C59"/>
    <w:rsid w:val="000F6984"/>
    <w:rsid w:val="0010179B"/>
    <w:rsid w:val="00102803"/>
    <w:rsid w:val="00103E44"/>
    <w:rsid w:val="001071DB"/>
    <w:rsid w:val="00107AFF"/>
    <w:rsid w:val="0011032F"/>
    <w:rsid w:val="001106A1"/>
    <w:rsid w:val="00111678"/>
    <w:rsid w:val="00112885"/>
    <w:rsid w:val="001129DC"/>
    <w:rsid w:val="00112CE4"/>
    <w:rsid w:val="00121981"/>
    <w:rsid w:val="0012386A"/>
    <w:rsid w:val="001244E5"/>
    <w:rsid w:val="00130C94"/>
    <w:rsid w:val="00132320"/>
    <w:rsid w:val="0013238C"/>
    <w:rsid w:val="0013383A"/>
    <w:rsid w:val="001354A1"/>
    <w:rsid w:val="001359F4"/>
    <w:rsid w:val="00141853"/>
    <w:rsid w:val="00142427"/>
    <w:rsid w:val="00143BDA"/>
    <w:rsid w:val="00147538"/>
    <w:rsid w:val="00150FFF"/>
    <w:rsid w:val="00154E86"/>
    <w:rsid w:val="00156460"/>
    <w:rsid w:val="001564C7"/>
    <w:rsid w:val="00156666"/>
    <w:rsid w:val="0016743E"/>
    <w:rsid w:val="001674C1"/>
    <w:rsid w:val="00172257"/>
    <w:rsid w:val="00176684"/>
    <w:rsid w:val="00181F79"/>
    <w:rsid w:val="00182160"/>
    <w:rsid w:val="0018288A"/>
    <w:rsid w:val="0019053C"/>
    <w:rsid w:val="00190662"/>
    <w:rsid w:val="00192BF2"/>
    <w:rsid w:val="001941B1"/>
    <w:rsid w:val="00194F84"/>
    <w:rsid w:val="001950F3"/>
    <w:rsid w:val="001955FE"/>
    <w:rsid w:val="001979D7"/>
    <w:rsid w:val="001A38CE"/>
    <w:rsid w:val="001A5F7A"/>
    <w:rsid w:val="001A781A"/>
    <w:rsid w:val="001A78C4"/>
    <w:rsid w:val="001A7D00"/>
    <w:rsid w:val="001B213F"/>
    <w:rsid w:val="001B438E"/>
    <w:rsid w:val="001B478B"/>
    <w:rsid w:val="001C235B"/>
    <w:rsid w:val="001C38F6"/>
    <w:rsid w:val="001C5C1F"/>
    <w:rsid w:val="001D38C0"/>
    <w:rsid w:val="001D3EC5"/>
    <w:rsid w:val="001D4194"/>
    <w:rsid w:val="001E52E1"/>
    <w:rsid w:val="001E56C1"/>
    <w:rsid w:val="001E65E5"/>
    <w:rsid w:val="001E671D"/>
    <w:rsid w:val="001E73CA"/>
    <w:rsid w:val="001F36F6"/>
    <w:rsid w:val="001F5BA6"/>
    <w:rsid w:val="001F5CFE"/>
    <w:rsid w:val="002001B5"/>
    <w:rsid w:val="002020D3"/>
    <w:rsid w:val="0020314D"/>
    <w:rsid w:val="00204EDB"/>
    <w:rsid w:val="00207921"/>
    <w:rsid w:val="00211B3E"/>
    <w:rsid w:val="0021432C"/>
    <w:rsid w:val="00222C19"/>
    <w:rsid w:val="002240C1"/>
    <w:rsid w:val="00225D2F"/>
    <w:rsid w:val="00226E3C"/>
    <w:rsid w:val="0023008A"/>
    <w:rsid w:val="00230393"/>
    <w:rsid w:val="00230672"/>
    <w:rsid w:val="00231051"/>
    <w:rsid w:val="002334FA"/>
    <w:rsid w:val="0024179B"/>
    <w:rsid w:val="0024199F"/>
    <w:rsid w:val="00241B49"/>
    <w:rsid w:val="00242C10"/>
    <w:rsid w:val="00243676"/>
    <w:rsid w:val="00244607"/>
    <w:rsid w:val="00244BB5"/>
    <w:rsid w:val="002476B2"/>
    <w:rsid w:val="00252AA8"/>
    <w:rsid w:val="00252BF0"/>
    <w:rsid w:val="002539CF"/>
    <w:rsid w:val="002606CE"/>
    <w:rsid w:val="00262326"/>
    <w:rsid w:val="00270560"/>
    <w:rsid w:val="00271E70"/>
    <w:rsid w:val="0027363B"/>
    <w:rsid w:val="002767AA"/>
    <w:rsid w:val="0028112C"/>
    <w:rsid w:val="002821EB"/>
    <w:rsid w:val="00282752"/>
    <w:rsid w:val="00285061"/>
    <w:rsid w:val="00290070"/>
    <w:rsid w:val="0029258A"/>
    <w:rsid w:val="00295288"/>
    <w:rsid w:val="00295724"/>
    <w:rsid w:val="00296158"/>
    <w:rsid w:val="00296DBD"/>
    <w:rsid w:val="002975BC"/>
    <w:rsid w:val="00297664"/>
    <w:rsid w:val="002A2224"/>
    <w:rsid w:val="002A61CF"/>
    <w:rsid w:val="002A62F8"/>
    <w:rsid w:val="002A6679"/>
    <w:rsid w:val="002A6EFA"/>
    <w:rsid w:val="002B12CA"/>
    <w:rsid w:val="002B6E07"/>
    <w:rsid w:val="002C1335"/>
    <w:rsid w:val="002C1868"/>
    <w:rsid w:val="002C3481"/>
    <w:rsid w:val="002C4727"/>
    <w:rsid w:val="002C5CB6"/>
    <w:rsid w:val="002C7AB9"/>
    <w:rsid w:val="002D1094"/>
    <w:rsid w:val="002D3A2F"/>
    <w:rsid w:val="002D6432"/>
    <w:rsid w:val="002D7C82"/>
    <w:rsid w:val="002E01B1"/>
    <w:rsid w:val="002E0464"/>
    <w:rsid w:val="002E09B2"/>
    <w:rsid w:val="002E7729"/>
    <w:rsid w:val="002F097D"/>
    <w:rsid w:val="002F32CB"/>
    <w:rsid w:val="002F39B9"/>
    <w:rsid w:val="002F42E4"/>
    <w:rsid w:val="002F5BD2"/>
    <w:rsid w:val="00301E91"/>
    <w:rsid w:val="003025F6"/>
    <w:rsid w:val="00303776"/>
    <w:rsid w:val="00304133"/>
    <w:rsid w:val="00311B71"/>
    <w:rsid w:val="0032116B"/>
    <w:rsid w:val="003235A0"/>
    <w:rsid w:val="0032370E"/>
    <w:rsid w:val="003252D3"/>
    <w:rsid w:val="003262A7"/>
    <w:rsid w:val="00331F72"/>
    <w:rsid w:val="00332FB2"/>
    <w:rsid w:val="00333ACD"/>
    <w:rsid w:val="003356B1"/>
    <w:rsid w:val="003356EC"/>
    <w:rsid w:val="003365DB"/>
    <w:rsid w:val="00336B62"/>
    <w:rsid w:val="0033748A"/>
    <w:rsid w:val="003375D9"/>
    <w:rsid w:val="003444B1"/>
    <w:rsid w:val="00347FC1"/>
    <w:rsid w:val="00350538"/>
    <w:rsid w:val="003513CF"/>
    <w:rsid w:val="00353139"/>
    <w:rsid w:val="00360561"/>
    <w:rsid w:val="00365B3C"/>
    <w:rsid w:val="00372BCD"/>
    <w:rsid w:val="00375BF6"/>
    <w:rsid w:val="0037624C"/>
    <w:rsid w:val="00376F04"/>
    <w:rsid w:val="00382763"/>
    <w:rsid w:val="003849CE"/>
    <w:rsid w:val="00390749"/>
    <w:rsid w:val="00390A9D"/>
    <w:rsid w:val="00391569"/>
    <w:rsid w:val="00391DE9"/>
    <w:rsid w:val="00393F76"/>
    <w:rsid w:val="003A0EB1"/>
    <w:rsid w:val="003A3149"/>
    <w:rsid w:val="003A7592"/>
    <w:rsid w:val="003B3450"/>
    <w:rsid w:val="003B5BE3"/>
    <w:rsid w:val="003C22AF"/>
    <w:rsid w:val="003C2F5D"/>
    <w:rsid w:val="003D0378"/>
    <w:rsid w:val="003D0F59"/>
    <w:rsid w:val="003D2839"/>
    <w:rsid w:val="003D2F41"/>
    <w:rsid w:val="003D4D81"/>
    <w:rsid w:val="003D5ED1"/>
    <w:rsid w:val="003D6141"/>
    <w:rsid w:val="003D79F5"/>
    <w:rsid w:val="003E2645"/>
    <w:rsid w:val="003E530D"/>
    <w:rsid w:val="003E624A"/>
    <w:rsid w:val="003E6924"/>
    <w:rsid w:val="003E6B07"/>
    <w:rsid w:val="003E6C66"/>
    <w:rsid w:val="003F036D"/>
    <w:rsid w:val="003F27F0"/>
    <w:rsid w:val="003F44E4"/>
    <w:rsid w:val="003F7E47"/>
    <w:rsid w:val="00401FBC"/>
    <w:rsid w:val="00403142"/>
    <w:rsid w:val="00403587"/>
    <w:rsid w:val="0040534B"/>
    <w:rsid w:val="00405893"/>
    <w:rsid w:val="0040789D"/>
    <w:rsid w:val="0041259A"/>
    <w:rsid w:val="00415657"/>
    <w:rsid w:val="00420ACB"/>
    <w:rsid w:val="004223AC"/>
    <w:rsid w:val="00422C34"/>
    <w:rsid w:val="00426529"/>
    <w:rsid w:val="00430704"/>
    <w:rsid w:val="004335EF"/>
    <w:rsid w:val="0043544D"/>
    <w:rsid w:val="00435FB9"/>
    <w:rsid w:val="004361D8"/>
    <w:rsid w:val="00436ACA"/>
    <w:rsid w:val="004375A0"/>
    <w:rsid w:val="00437D31"/>
    <w:rsid w:val="004411D6"/>
    <w:rsid w:val="004453CE"/>
    <w:rsid w:val="00447725"/>
    <w:rsid w:val="004479D2"/>
    <w:rsid w:val="00451F9B"/>
    <w:rsid w:val="004546D3"/>
    <w:rsid w:val="00454EE2"/>
    <w:rsid w:val="004560F7"/>
    <w:rsid w:val="004574A0"/>
    <w:rsid w:val="00460573"/>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22D8"/>
    <w:rsid w:val="004E36D3"/>
    <w:rsid w:val="004E3B05"/>
    <w:rsid w:val="004E3D26"/>
    <w:rsid w:val="004E4502"/>
    <w:rsid w:val="004E5AB6"/>
    <w:rsid w:val="004F096A"/>
    <w:rsid w:val="004F1612"/>
    <w:rsid w:val="004F339B"/>
    <w:rsid w:val="004F6693"/>
    <w:rsid w:val="005021B7"/>
    <w:rsid w:val="00506B2E"/>
    <w:rsid w:val="00522C85"/>
    <w:rsid w:val="00522F2E"/>
    <w:rsid w:val="00524835"/>
    <w:rsid w:val="00527E8D"/>
    <w:rsid w:val="005301C1"/>
    <w:rsid w:val="005329DF"/>
    <w:rsid w:val="00537418"/>
    <w:rsid w:val="00537ED8"/>
    <w:rsid w:val="00540B83"/>
    <w:rsid w:val="00540CD9"/>
    <w:rsid w:val="00540E72"/>
    <w:rsid w:val="0054131A"/>
    <w:rsid w:val="00544377"/>
    <w:rsid w:val="00545695"/>
    <w:rsid w:val="00546528"/>
    <w:rsid w:val="005468E5"/>
    <w:rsid w:val="00546976"/>
    <w:rsid w:val="00547B1E"/>
    <w:rsid w:val="005527BA"/>
    <w:rsid w:val="005562BF"/>
    <w:rsid w:val="00557DF9"/>
    <w:rsid w:val="00563D14"/>
    <w:rsid w:val="0056547C"/>
    <w:rsid w:val="00567346"/>
    <w:rsid w:val="00567E34"/>
    <w:rsid w:val="0057140D"/>
    <w:rsid w:val="0057500A"/>
    <w:rsid w:val="0057553F"/>
    <w:rsid w:val="0057583B"/>
    <w:rsid w:val="00582E79"/>
    <w:rsid w:val="0058400C"/>
    <w:rsid w:val="00585304"/>
    <w:rsid w:val="0058703E"/>
    <w:rsid w:val="00591038"/>
    <w:rsid w:val="0059314C"/>
    <w:rsid w:val="005935ED"/>
    <w:rsid w:val="00593D0C"/>
    <w:rsid w:val="005961AB"/>
    <w:rsid w:val="0059770F"/>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577C"/>
    <w:rsid w:val="005D5E4B"/>
    <w:rsid w:val="005D61B1"/>
    <w:rsid w:val="005D6E2B"/>
    <w:rsid w:val="005D7116"/>
    <w:rsid w:val="005E0CA6"/>
    <w:rsid w:val="005E3E5F"/>
    <w:rsid w:val="005E504F"/>
    <w:rsid w:val="005F39AA"/>
    <w:rsid w:val="005F7E04"/>
    <w:rsid w:val="00600411"/>
    <w:rsid w:val="00600C49"/>
    <w:rsid w:val="00602365"/>
    <w:rsid w:val="006104C3"/>
    <w:rsid w:val="0061127C"/>
    <w:rsid w:val="00611882"/>
    <w:rsid w:val="006130E5"/>
    <w:rsid w:val="006178E5"/>
    <w:rsid w:val="0062199E"/>
    <w:rsid w:val="00621CDC"/>
    <w:rsid w:val="006328E7"/>
    <w:rsid w:val="00634806"/>
    <w:rsid w:val="00635FDD"/>
    <w:rsid w:val="00637FA6"/>
    <w:rsid w:val="0064124B"/>
    <w:rsid w:val="006424B3"/>
    <w:rsid w:val="006437A3"/>
    <w:rsid w:val="00643F54"/>
    <w:rsid w:val="0064566D"/>
    <w:rsid w:val="00646066"/>
    <w:rsid w:val="006545DA"/>
    <w:rsid w:val="00654EE1"/>
    <w:rsid w:val="006559C9"/>
    <w:rsid w:val="00655E70"/>
    <w:rsid w:val="0066109C"/>
    <w:rsid w:val="00664373"/>
    <w:rsid w:val="00664AEA"/>
    <w:rsid w:val="00666177"/>
    <w:rsid w:val="00672124"/>
    <w:rsid w:val="00672A52"/>
    <w:rsid w:val="00674C38"/>
    <w:rsid w:val="00674E29"/>
    <w:rsid w:val="006758DD"/>
    <w:rsid w:val="00676804"/>
    <w:rsid w:val="00677C47"/>
    <w:rsid w:val="006844E4"/>
    <w:rsid w:val="0068545B"/>
    <w:rsid w:val="0068592F"/>
    <w:rsid w:val="00686704"/>
    <w:rsid w:val="00686CA3"/>
    <w:rsid w:val="006872C5"/>
    <w:rsid w:val="00692DFE"/>
    <w:rsid w:val="00694654"/>
    <w:rsid w:val="0069701F"/>
    <w:rsid w:val="00697D71"/>
    <w:rsid w:val="006A0A13"/>
    <w:rsid w:val="006A10D5"/>
    <w:rsid w:val="006A122B"/>
    <w:rsid w:val="006A1826"/>
    <w:rsid w:val="006A2793"/>
    <w:rsid w:val="006A36D7"/>
    <w:rsid w:val="006A3CF0"/>
    <w:rsid w:val="006A3EC8"/>
    <w:rsid w:val="006A5585"/>
    <w:rsid w:val="006A5803"/>
    <w:rsid w:val="006A5E09"/>
    <w:rsid w:val="006A7438"/>
    <w:rsid w:val="006C00B9"/>
    <w:rsid w:val="006C100F"/>
    <w:rsid w:val="006C16A6"/>
    <w:rsid w:val="006C21E8"/>
    <w:rsid w:val="006C28C1"/>
    <w:rsid w:val="006C59C2"/>
    <w:rsid w:val="006C5EBA"/>
    <w:rsid w:val="006C627D"/>
    <w:rsid w:val="006D13F6"/>
    <w:rsid w:val="006D34C8"/>
    <w:rsid w:val="006D4033"/>
    <w:rsid w:val="006E098A"/>
    <w:rsid w:val="006E0CB3"/>
    <w:rsid w:val="006E3D0F"/>
    <w:rsid w:val="006E6E9D"/>
    <w:rsid w:val="006F0693"/>
    <w:rsid w:val="006F1697"/>
    <w:rsid w:val="006F4623"/>
    <w:rsid w:val="006F4EE2"/>
    <w:rsid w:val="006F54AE"/>
    <w:rsid w:val="006F5A2D"/>
    <w:rsid w:val="006F73E6"/>
    <w:rsid w:val="00701255"/>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6349"/>
    <w:rsid w:val="00727FDA"/>
    <w:rsid w:val="00730A86"/>
    <w:rsid w:val="007343D0"/>
    <w:rsid w:val="00735E12"/>
    <w:rsid w:val="00735FC3"/>
    <w:rsid w:val="007360EA"/>
    <w:rsid w:val="0073732F"/>
    <w:rsid w:val="00737FFB"/>
    <w:rsid w:val="007402B7"/>
    <w:rsid w:val="007404E0"/>
    <w:rsid w:val="00741964"/>
    <w:rsid w:val="00752CE7"/>
    <w:rsid w:val="007564D5"/>
    <w:rsid w:val="00757780"/>
    <w:rsid w:val="00760B6D"/>
    <w:rsid w:val="00763403"/>
    <w:rsid w:val="007645DD"/>
    <w:rsid w:val="00764E49"/>
    <w:rsid w:val="00770FFB"/>
    <w:rsid w:val="00771549"/>
    <w:rsid w:val="007740E2"/>
    <w:rsid w:val="0077492A"/>
    <w:rsid w:val="00774D36"/>
    <w:rsid w:val="00776666"/>
    <w:rsid w:val="00776AD8"/>
    <w:rsid w:val="00780026"/>
    <w:rsid w:val="007843EF"/>
    <w:rsid w:val="0078757E"/>
    <w:rsid w:val="00792240"/>
    <w:rsid w:val="00792D63"/>
    <w:rsid w:val="0079361B"/>
    <w:rsid w:val="00794177"/>
    <w:rsid w:val="007A0289"/>
    <w:rsid w:val="007A42AB"/>
    <w:rsid w:val="007A7957"/>
    <w:rsid w:val="007B2128"/>
    <w:rsid w:val="007B2FD1"/>
    <w:rsid w:val="007B6E70"/>
    <w:rsid w:val="007C0DD7"/>
    <w:rsid w:val="007C21A5"/>
    <w:rsid w:val="007C26B6"/>
    <w:rsid w:val="007C3320"/>
    <w:rsid w:val="007C60A4"/>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D3D"/>
    <w:rsid w:val="0080106E"/>
    <w:rsid w:val="0080130A"/>
    <w:rsid w:val="008026D1"/>
    <w:rsid w:val="008032C3"/>
    <w:rsid w:val="008055C8"/>
    <w:rsid w:val="00813041"/>
    <w:rsid w:val="008148B3"/>
    <w:rsid w:val="00815F10"/>
    <w:rsid w:val="00816A31"/>
    <w:rsid w:val="0081768D"/>
    <w:rsid w:val="008201A6"/>
    <w:rsid w:val="00824504"/>
    <w:rsid w:val="00824B89"/>
    <w:rsid w:val="00825AF2"/>
    <w:rsid w:val="00826457"/>
    <w:rsid w:val="00831055"/>
    <w:rsid w:val="00834A24"/>
    <w:rsid w:val="00837D76"/>
    <w:rsid w:val="00840D70"/>
    <w:rsid w:val="0084182A"/>
    <w:rsid w:val="00841CEE"/>
    <w:rsid w:val="008431FD"/>
    <w:rsid w:val="00844930"/>
    <w:rsid w:val="0084523D"/>
    <w:rsid w:val="00850090"/>
    <w:rsid w:val="00852C07"/>
    <w:rsid w:val="00854B95"/>
    <w:rsid w:val="00856CA6"/>
    <w:rsid w:val="00857FDE"/>
    <w:rsid w:val="00865396"/>
    <w:rsid w:val="008716E4"/>
    <w:rsid w:val="00874EC0"/>
    <w:rsid w:val="00880D65"/>
    <w:rsid w:val="0088121E"/>
    <w:rsid w:val="008842FF"/>
    <w:rsid w:val="00892C91"/>
    <w:rsid w:val="008938AB"/>
    <w:rsid w:val="008944E2"/>
    <w:rsid w:val="008947BF"/>
    <w:rsid w:val="00894B3F"/>
    <w:rsid w:val="008A0B92"/>
    <w:rsid w:val="008A28A1"/>
    <w:rsid w:val="008B06F6"/>
    <w:rsid w:val="008B0ECB"/>
    <w:rsid w:val="008B3001"/>
    <w:rsid w:val="008B36FF"/>
    <w:rsid w:val="008B476F"/>
    <w:rsid w:val="008B5136"/>
    <w:rsid w:val="008B6059"/>
    <w:rsid w:val="008C0B28"/>
    <w:rsid w:val="008C27F4"/>
    <w:rsid w:val="008C5553"/>
    <w:rsid w:val="008C5C18"/>
    <w:rsid w:val="008C6778"/>
    <w:rsid w:val="008C71E2"/>
    <w:rsid w:val="008C7FB1"/>
    <w:rsid w:val="008D17BD"/>
    <w:rsid w:val="008E0548"/>
    <w:rsid w:val="008E0F6D"/>
    <w:rsid w:val="008E1A68"/>
    <w:rsid w:val="008E591C"/>
    <w:rsid w:val="008F528D"/>
    <w:rsid w:val="008F6048"/>
    <w:rsid w:val="00900D8E"/>
    <w:rsid w:val="00901BB0"/>
    <w:rsid w:val="00903E64"/>
    <w:rsid w:val="00904139"/>
    <w:rsid w:val="009048A1"/>
    <w:rsid w:val="00905856"/>
    <w:rsid w:val="00905F82"/>
    <w:rsid w:val="009077CD"/>
    <w:rsid w:val="009113B3"/>
    <w:rsid w:val="009142AA"/>
    <w:rsid w:val="0092080B"/>
    <w:rsid w:val="009222BD"/>
    <w:rsid w:val="00923F4B"/>
    <w:rsid w:val="00924ECF"/>
    <w:rsid w:val="00925FCF"/>
    <w:rsid w:val="00927A13"/>
    <w:rsid w:val="0093082B"/>
    <w:rsid w:val="009361D8"/>
    <w:rsid w:val="0094326D"/>
    <w:rsid w:val="00943D90"/>
    <w:rsid w:val="00952CFD"/>
    <w:rsid w:val="009606D3"/>
    <w:rsid w:val="00962E22"/>
    <w:rsid w:val="00964009"/>
    <w:rsid w:val="00966DFE"/>
    <w:rsid w:val="0097011E"/>
    <w:rsid w:val="009734E3"/>
    <w:rsid w:val="0097410C"/>
    <w:rsid w:val="00975B01"/>
    <w:rsid w:val="00986E44"/>
    <w:rsid w:val="0098744F"/>
    <w:rsid w:val="00990DBA"/>
    <w:rsid w:val="00992B3D"/>
    <w:rsid w:val="00992CAE"/>
    <w:rsid w:val="0099327C"/>
    <w:rsid w:val="00995C8F"/>
    <w:rsid w:val="00995D3E"/>
    <w:rsid w:val="009971AB"/>
    <w:rsid w:val="0099729B"/>
    <w:rsid w:val="0099746F"/>
    <w:rsid w:val="009A16C9"/>
    <w:rsid w:val="009A5598"/>
    <w:rsid w:val="009A78A9"/>
    <w:rsid w:val="009B2ECA"/>
    <w:rsid w:val="009B41F9"/>
    <w:rsid w:val="009B42D0"/>
    <w:rsid w:val="009B469F"/>
    <w:rsid w:val="009B59B5"/>
    <w:rsid w:val="009C3028"/>
    <w:rsid w:val="009D2C96"/>
    <w:rsid w:val="009D7AF0"/>
    <w:rsid w:val="009E2E55"/>
    <w:rsid w:val="009E348F"/>
    <w:rsid w:val="009F2F37"/>
    <w:rsid w:val="009F3369"/>
    <w:rsid w:val="009F3600"/>
    <w:rsid w:val="009F3768"/>
    <w:rsid w:val="009F5ADB"/>
    <w:rsid w:val="009F688A"/>
    <w:rsid w:val="009F6DF4"/>
    <w:rsid w:val="00A070D5"/>
    <w:rsid w:val="00A1041F"/>
    <w:rsid w:val="00A10ACD"/>
    <w:rsid w:val="00A10D5F"/>
    <w:rsid w:val="00A12AED"/>
    <w:rsid w:val="00A13378"/>
    <w:rsid w:val="00A16D47"/>
    <w:rsid w:val="00A17416"/>
    <w:rsid w:val="00A22C98"/>
    <w:rsid w:val="00A23C73"/>
    <w:rsid w:val="00A269AF"/>
    <w:rsid w:val="00A3255C"/>
    <w:rsid w:val="00A3326B"/>
    <w:rsid w:val="00A33ED3"/>
    <w:rsid w:val="00A355AD"/>
    <w:rsid w:val="00A35A05"/>
    <w:rsid w:val="00A35DF9"/>
    <w:rsid w:val="00A3641D"/>
    <w:rsid w:val="00A36C83"/>
    <w:rsid w:val="00A371A5"/>
    <w:rsid w:val="00A37D35"/>
    <w:rsid w:val="00A41564"/>
    <w:rsid w:val="00A4746A"/>
    <w:rsid w:val="00A47DD7"/>
    <w:rsid w:val="00A6049F"/>
    <w:rsid w:val="00A620F6"/>
    <w:rsid w:val="00A62D07"/>
    <w:rsid w:val="00A6522C"/>
    <w:rsid w:val="00A65499"/>
    <w:rsid w:val="00A662E8"/>
    <w:rsid w:val="00A70CFE"/>
    <w:rsid w:val="00A72451"/>
    <w:rsid w:val="00A74114"/>
    <w:rsid w:val="00A762B7"/>
    <w:rsid w:val="00A775DE"/>
    <w:rsid w:val="00A8192A"/>
    <w:rsid w:val="00A81FB2"/>
    <w:rsid w:val="00A82423"/>
    <w:rsid w:val="00A828BD"/>
    <w:rsid w:val="00A8301D"/>
    <w:rsid w:val="00A8462A"/>
    <w:rsid w:val="00A84E5D"/>
    <w:rsid w:val="00A854CF"/>
    <w:rsid w:val="00A86316"/>
    <w:rsid w:val="00A92EE0"/>
    <w:rsid w:val="00A93A36"/>
    <w:rsid w:val="00AA0983"/>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6607"/>
    <w:rsid w:val="00AF064E"/>
    <w:rsid w:val="00AF10B1"/>
    <w:rsid w:val="00AF1604"/>
    <w:rsid w:val="00AF3B7F"/>
    <w:rsid w:val="00AF483F"/>
    <w:rsid w:val="00B006C8"/>
    <w:rsid w:val="00B01923"/>
    <w:rsid w:val="00B0328D"/>
    <w:rsid w:val="00B03F52"/>
    <w:rsid w:val="00B04133"/>
    <w:rsid w:val="00B04BF9"/>
    <w:rsid w:val="00B07C37"/>
    <w:rsid w:val="00B12074"/>
    <w:rsid w:val="00B14618"/>
    <w:rsid w:val="00B16EE5"/>
    <w:rsid w:val="00B175AB"/>
    <w:rsid w:val="00B21C82"/>
    <w:rsid w:val="00B22073"/>
    <w:rsid w:val="00B234AB"/>
    <w:rsid w:val="00B2539E"/>
    <w:rsid w:val="00B30F27"/>
    <w:rsid w:val="00B323FB"/>
    <w:rsid w:val="00B33EC7"/>
    <w:rsid w:val="00B34477"/>
    <w:rsid w:val="00B360D4"/>
    <w:rsid w:val="00B36675"/>
    <w:rsid w:val="00B37D9F"/>
    <w:rsid w:val="00B37EC9"/>
    <w:rsid w:val="00B51D7E"/>
    <w:rsid w:val="00B53C37"/>
    <w:rsid w:val="00B56AB4"/>
    <w:rsid w:val="00B57300"/>
    <w:rsid w:val="00B57684"/>
    <w:rsid w:val="00B57BEE"/>
    <w:rsid w:val="00B6006E"/>
    <w:rsid w:val="00B63025"/>
    <w:rsid w:val="00B64276"/>
    <w:rsid w:val="00B6574C"/>
    <w:rsid w:val="00B663E8"/>
    <w:rsid w:val="00B70033"/>
    <w:rsid w:val="00B74B47"/>
    <w:rsid w:val="00B75645"/>
    <w:rsid w:val="00B8463D"/>
    <w:rsid w:val="00B854C0"/>
    <w:rsid w:val="00B86C9C"/>
    <w:rsid w:val="00B97FAF"/>
    <w:rsid w:val="00BA3EBF"/>
    <w:rsid w:val="00BA422B"/>
    <w:rsid w:val="00BA6E3C"/>
    <w:rsid w:val="00BA7097"/>
    <w:rsid w:val="00BA77E3"/>
    <w:rsid w:val="00BB0566"/>
    <w:rsid w:val="00BB0E9E"/>
    <w:rsid w:val="00BB1E5B"/>
    <w:rsid w:val="00BB2A11"/>
    <w:rsid w:val="00BB352B"/>
    <w:rsid w:val="00BB3CBF"/>
    <w:rsid w:val="00BB4C52"/>
    <w:rsid w:val="00BB720F"/>
    <w:rsid w:val="00BB7416"/>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1190B"/>
    <w:rsid w:val="00C13513"/>
    <w:rsid w:val="00C13D85"/>
    <w:rsid w:val="00C1406D"/>
    <w:rsid w:val="00C21195"/>
    <w:rsid w:val="00C25782"/>
    <w:rsid w:val="00C25D19"/>
    <w:rsid w:val="00C27645"/>
    <w:rsid w:val="00C27AAA"/>
    <w:rsid w:val="00C31EE7"/>
    <w:rsid w:val="00C33CC7"/>
    <w:rsid w:val="00C34314"/>
    <w:rsid w:val="00C402FD"/>
    <w:rsid w:val="00C4181C"/>
    <w:rsid w:val="00C4316D"/>
    <w:rsid w:val="00C43509"/>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E17"/>
    <w:rsid w:val="00CA342F"/>
    <w:rsid w:val="00CA68A1"/>
    <w:rsid w:val="00CA7687"/>
    <w:rsid w:val="00CB1A87"/>
    <w:rsid w:val="00CB2C0A"/>
    <w:rsid w:val="00CC29BB"/>
    <w:rsid w:val="00CC3101"/>
    <w:rsid w:val="00CC3C7F"/>
    <w:rsid w:val="00CC3E23"/>
    <w:rsid w:val="00CC491D"/>
    <w:rsid w:val="00CC4C43"/>
    <w:rsid w:val="00CC7F8E"/>
    <w:rsid w:val="00CD04A1"/>
    <w:rsid w:val="00CD2EE3"/>
    <w:rsid w:val="00CD53D8"/>
    <w:rsid w:val="00CE047B"/>
    <w:rsid w:val="00CE5C42"/>
    <w:rsid w:val="00CE768E"/>
    <w:rsid w:val="00CF04B6"/>
    <w:rsid w:val="00CF2921"/>
    <w:rsid w:val="00CF4DA2"/>
    <w:rsid w:val="00CF4E0D"/>
    <w:rsid w:val="00CF512C"/>
    <w:rsid w:val="00CF600F"/>
    <w:rsid w:val="00D0142A"/>
    <w:rsid w:val="00D018A0"/>
    <w:rsid w:val="00D019F7"/>
    <w:rsid w:val="00D046B2"/>
    <w:rsid w:val="00D04A98"/>
    <w:rsid w:val="00D050C9"/>
    <w:rsid w:val="00D143FE"/>
    <w:rsid w:val="00D17FEC"/>
    <w:rsid w:val="00D22B0D"/>
    <w:rsid w:val="00D23B46"/>
    <w:rsid w:val="00D26EFC"/>
    <w:rsid w:val="00D27992"/>
    <w:rsid w:val="00D31D73"/>
    <w:rsid w:val="00D37257"/>
    <w:rsid w:val="00D40E7B"/>
    <w:rsid w:val="00D41B3B"/>
    <w:rsid w:val="00D54256"/>
    <w:rsid w:val="00D54849"/>
    <w:rsid w:val="00D55F0E"/>
    <w:rsid w:val="00D560B6"/>
    <w:rsid w:val="00D6070D"/>
    <w:rsid w:val="00D61B3C"/>
    <w:rsid w:val="00D648BA"/>
    <w:rsid w:val="00D706EA"/>
    <w:rsid w:val="00D81864"/>
    <w:rsid w:val="00D83437"/>
    <w:rsid w:val="00D851C9"/>
    <w:rsid w:val="00D85557"/>
    <w:rsid w:val="00D857AF"/>
    <w:rsid w:val="00D86EDE"/>
    <w:rsid w:val="00D871CC"/>
    <w:rsid w:val="00D87427"/>
    <w:rsid w:val="00D9146C"/>
    <w:rsid w:val="00D93036"/>
    <w:rsid w:val="00D965A2"/>
    <w:rsid w:val="00DA170C"/>
    <w:rsid w:val="00DA3398"/>
    <w:rsid w:val="00DA3862"/>
    <w:rsid w:val="00DB092F"/>
    <w:rsid w:val="00DC0EBA"/>
    <w:rsid w:val="00DC152D"/>
    <w:rsid w:val="00DC1A61"/>
    <w:rsid w:val="00DC3E7A"/>
    <w:rsid w:val="00DC7C25"/>
    <w:rsid w:val="00DD0FF6"/>
    <w:rsid w:val="00DD1AA9"/>
    <w:rsid w:val="00DE1396"/>
    <w:rsid w:val="00DF21EA"/>
    <w:rsid w:val="00DF2A17"/>
    <w:rsid w:val="00DF6B97"/>
    <w:rsid w:val="00DF7E87"/>
    <w:rsid w:val="00E0153F"/>
    <w:rsid w:val="00E036E7"/>
    <w:rsid w:val="00E115B9"/>
    <w:rsid w:val="00E147FB"/>
    <w:rsid w:val="00E15B52"/>
    <w:rsid w:val="00E1644B"/>
    <w:rsid w:val="00E17C83"/>
    <w:rsid w:val="00E20364"/>
    <w:rsid w:val="00E20D1C"/>
    <w:rsid w:val="00E21360"/>
    <w:rsid w:val="00E215CA"/>
    <w:rsid w:val="00E259D2"/>
    <w:rsid w:val="00E26407"/>
    <w:rsid w:val="00E27F60"/>
    <w:rsid w:val="00E27FE0"/>
    <w:rsid w:val="00E3282C"/>
    <w:rsid w:val="00E35FDD"/>
    <w:rsid w:val="00E419F4"/>
    <w:rsid w:val="00E41F47"/>
    <w:rsid w:val="00E4224D"/>
    <w:rsid w:val="00E4497B"/>
    <w:rsid w:val="00E53182"/>
    <w:rsid w:val="00E55780"/>
    <w:rsid w:val="00E577C1"/>
    <w:rsid w:val="00E57973"/>
    <w:rsid w:val="00E60B24"/>
    <w:rsid w:val="00E62121"/>
    <w:rsid w:val="00E62D1B"/>
    <w:rsid w:val="00E6312A"/>
    <w:rsid w:val="00E66BA8"/>
    <w:rsid w:val="00E709E8"/>
    <w:rsid w:val="00E71AAA"/>
    <w:rsid w:val="00E739ED"/>
    <w:rsid w:val="00E76462"/>
    <w:rsid w:val="00E811BA"/>
    <w:rsid w:val="00E83A32"/>
    <w:rsid w:val="00E87514"/>
    <w:rsid w:val="00E93232"/>
    <w:rsid w:val="00E939BA"/>
    <w:rsid w:val="00E9493D"/>
    <w:rsid w:val="00E9564A"/>
    <w:rsid w:val="00E96398"/>
    <w:rsid w:val="00EA2C57"/>
    <w:rsid w:val="00EA4197"/>
    <w:rsid w:val="00EA7343"/>
    <w:rsid w:val="00EA7C5C"/>
    <w:rsid w:val="00EB4D3B"/>
    <w:rsid w:val="00EB518D"/>
    <w:rsid w:val="00EB61FA"/>
    <w:rsid w:val="00EB650C"/>
    <w:rsid w:val="00EB7388"/>
    <w:rsid w:val="00EC1E2F"/>
    <w:rsid w:val="00EC311A"/>
    <w:rsid w:val="00EC77F7"/>
    <w:rsid w:val="00ED0DBC"/>
    <w:rsid w:val="00ED22A9"/>
    <w:rsid w:val="00ED3C68"/>
    <w:rsid w:val="00ED6A6D"/>
    <w:rsid w:val="00EE5E0B"/>
    <w:rsid w:val="00EF716D"/>
    <w:rsid w:val="00F00998"/>
    <w:rsid w:val="00F03F40"/>
    <w:rsid w:val="00F11CFB"/>
    <w:rsid w:val="00F123B3"/>
    <w:rsid w:val="00F1275B"/>
    <w:rsid w:val="00F1382C"/>
    <w:rsid w:val="00F1397E"/>
    <w:rsid w:val="00F2245D"/>
    <w:rsid w:val="00F240B8"/>
    <w:rsid w:val="00F25B04"/>
    <w:rsid w:val="00F3070A"/>
    <w:rsid w:val="00F321E3"/>
    <w:rsid w:val="00F3698C"/>
    <w:rsid w:val="00F4063E"/>
    <w:rsid w:val="00F42768"/>
    <w:rsid w:val="00F42D4B"/>
    <w:rsid w:val="00F44AA7"/>
    <w:rsid w:val="00F479EA"/>
    <w:rsid w:val="00F52856"/>
    <w:rsid w:val="00F54B3C"/>
    <w:rsid w:val="00F57DBF"/>
    <w:rsid w:val="00F6000E"/>
    <w:rsid w:val="00F60243"/>
    <w:rsid w:val="00F66562"/>
    <w:rsid w:val="00F6677C"/>
    <w:rsid w:val="00F71231"/>
    <w:rsid w:val="00F72713"/>
    <w:rsid w:val="00F72A14"/>
    <w:rsid w:val="00F74798"/>
    <w:rsid w:val="00F74E68"/>
    <w:rsid w:val="00F76FC0"/>
    <w:rsid w:val="00F77DB7"/>
    <w:rsid w:val="00F80FB2"/>
    <w:rsid w:val="00F82623"/>
    <w:rsid w:val="00F82850"/>
    <w:rsid w:val="00F82AE4"/>
    <w:rsid w:val="00F83472"/>
    <w:rsid w:val="00F860BB"/>
    <w:rsid w:val="00F874C8"/>
    <w:rsid w:val="00F923A2"/>
    <w:rsid w:val="00F934E9"/>
    <w:rsid w:val="00F97848"/>
    <w:rsid w:val="00FA0F91"/>
    <w:rsid w:val="00FA2C26"/>
    <w:rsid w:val="00FB1D43"/>
    <w:rsid w:val="00FB3E66"/>
    <w:rsid w:val="00FC1F11"/>
    <w:rsid w:val="00FC59C2"/>
    <w:rsid w:val="00FC5A8F"/>
    <w:rsid w:val="00FC7A57"/>
    <w:rsid w:val="00FD0EA9"/>
    <w:rsid w:val="00FD413B"/>
    <w:rsid w:val="00FE1A63"/>
    <w:rsid w:val="00FE3BEE"/>
    <w:rsid w:val="00FE7232"/>
    <w:rsid w:val="00FF1537"/>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6084/m9.figshare.10048508.v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hmp2-data.stanford.edu/"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zenodo.org/record/366767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bioconductor.org/help/course-materials/2017/BioC2017/Day1/Workshops/Microbiome/MicrobiomeWorkflowI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9</TotalTime>
  <Pages>37</Pages>
  <Words>18897</Words>
  <Characters>107715</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047</cp:revision>
  <cp:lastPrinted>2020-06-19T14:05:00Z</cp:lastPrinted>
  <dcterms:created xsi:type="dcterms:W3CDTF">2020-06-17T08:09:00Z</dcterms:created>
  <dcterms:modified xsi:type="dcterms:W3CDTF">2020-06-29T14:25:00Z</dcterms:modified>
</cp:coreProperties>
</file>